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4499A" w:rsidRPr="0054499A" w:rsidRDefault="00DF0853" w:rsidP="0054499A">
      <w:pPr>
        <w:jc w:val="center"/>
        <w:rPr>
          <w:rFonts w:ascii="Arial" w:eastAsia="Calibri" w:hAnsi="Arial" w:cs="Arial"/>
          <w:b/>
          <w:bCs/>
          <w:sz w:val="28"/>
          <w:szCs w:val="28"/>
        </w:rPr>
      </w:pPr>
      <w:proofErr w:type="spellStart"/>
      <w:r>
        <w:rPr>
          <w:rFonts w:ascii="Arial" w:hAnsi="Arial" w:cs="Arial"/>
          <w:b/>
          <w:bCs/>
          <w:sz w:val="28"/>
          <w:szCs w:val="28"/>
        </w:rPr>
        <w:t>Specular</w:t>
      </w:r>
      <w:proofErr w:type="spellEnd"/>
      <w:r>
        <w:rPr>
          <w:rFonts w:ascii="Arial" w:hAnsi="Arial" w:cs="Arial"/>
          <w:b/>
          <w:bCs/>
          <w:sz w:val="28"/>
          <w:szCs w:val="28"/>
        </w:rPr>
        <w:t xml:space="preserve"> Fading over Distance on </w:t>
      </w:r>
      <w:r w:rsidR="00CA630C">
        <w:rPr>
          <w:rFonts w:ascii="Arial" w:hAnsi="Arial" w:cs="Arial"/>
          <w:b/>
          <w:bCs/>
          <w:sz w:val="28"/>
          <w:szCs w:val="28"/>
        </w:rPr>
        <w:t>Wrinkled</w:t>
      </w:r>
      <w:r>
        <w:rPr>
          <w:rFonts w:ascii="Arial" w:hAnsi="Arial" w:cs="Arial"/>
          <w:b/>
          <w:bCs/>
          <w:sz w:val="28"/>
          <w:szCs w:val="28"/>
        </w:rPr>
        <w:t xml:space="preserve"> Surfaces</w:t>
      </w:r>
    </w:p>
    <w:p w:rsidR="0054499A" w:rsidRPr="008E27CA" w:rsidRDefault="0054499A" w:rsidP="0054499A">
      <w:pPr>
        <w:jc w:val="center"/>
        <w:rPr>
          <w:rFonts w:eastAsia="Calibri"/>
        </w:rPr>
      </w:pPr>
    </w:p>
    <w:p w:rsidR="0054499A" w:rsidRPr="003F5294" w:rsidRDefault="0054499A" w:rsidP="0054499A">
      <w:pPr>
        <w:jc w:val="center"/>
        <w:rPr>
          <w:rFonts w:eastAsia="Calibri"/>
          <w:sz w:val="24"/>
          <w:szCs w:val="24"/>
        </w:rPr>
      </w:pPr>
      <w:r w:rsidRPr="003F5294">
        <w:rPr>
          <w:rFonts w:eastAsia="Calibri"/>
          <w:sz w:val="24"/>
          <w:szCs w:val="24"/>
        </w:rPr>
        <w:t>Troy C.</w:t>
      </w:r>
      <w:r w:rsidR="003F5294" w:rsidRPr="003F5294">
        <w:rPr>
          <w:rFonts w:eastAsia="Calibri"/>
          <w:sz w:val="24"/>
          <w:szCs w:val="24"/>
        </w:rPr>
        <w:t xml:space="preserve"> </w:t>
      </w:r>
      <w:proofErr w:type="spellStart"/>
      <w:r w:rsidR="003F5294" w:rsidRPr="003F5294">
        <w:rPr>
          <w:rFonts w:eastAsia="Calibri"/>
          <w:sz w:val="24"/>
          <w:szCs w:val="24"/>
        </w:rPr>
        <w:t>Kohwalter</w:t>
      </w:r>
      <w:proofErr w:type="spellEnd"/>
      <w:r w:rsidR="003F5294" w:rsidRPr="003F5294">
        <w:rPr>
          <w:rFonts w:eastAsia="Calibri"/>
          <w:sz w:val="24"/>
          <w:szCs w:val="24"/>
        </w:rPr>
        <w:tab/>
      </w:r>
      <w:r w:rsidR="003F5294" w:rsidRPr="003F5294">
        <w:rPr>
          <w:rFonts w:eastAsia="Calibri"/>
          <w:sz w:val="24"/>
          <w:szCs w:val="24"/>
        </w:rPr>
        <w:tab/>
        <w:t xml:space="preserve">Esteban W. G. </w:t>
      </w:r>
      <w:proofErr w:type="spellStart"/>
      <w:r w:rsidR="003F5294" w:rsidRPr="003F5294">
        <w:rPr>
          <w:rFonts w:eastAsia="Calibri"/>
          <w:sz w:val="24"/>
          <w:szCs w:val="24"/>
        </w:rPr>
        <w:t>Clua</w:t>
      </w:r>
      <w:proofErr w:type="spellEnd"/>
    </w:p>
    <w:p w:rsidR="0054499A" w:rsidRPr="003F5294" w:rsidRDefault="0054499A" w:rsidP="0054499A">
      <w:pPr>
        <w:rPr>
          <w:rFonts w:eastAsia="Calibri"/>
          <w:sz w:val="24"/>
          <w:szCs w:val="24"/>
        </w:rPr>
      </w:pPr>
    </w:p>
    <w:p w:rsidR="0054499A" w:rsidRPr="00B030F9" w:rsidRDefault="0054499A" w:rsidP="0054499A">
      <w:pPr>
        <w:jc w:val="center"/>
        <w:rPr>
          <w:rFonts w:eastAsia="Calibri"/>
          <w:sz w:val="24"/>
          <w:szCs w:val="24"/>
          <w:lang w:val="pt-BR"/>
        </w:rPr>
      </w:pPr>
      <w:r w:rsidRPr="00B030F9">
        <w:rPr>
          <w:rFonts w:eastAsia="Calibri"/>
          <w:sz w:val="24"/>
          <w:szCs w:val="24"/>
          <w:lang w:val="pt-BR"/>
        </w:rPr>
        <w:t xml:space="preserve">Universidade Federal Fluminense, Instituto de Computação, </w:t>
      </w:r>
      <w:proofErr w:type="spellStart"/>
      <w:proofErr w:type="gramStart"/>
      <w:r w:rsidR="00305452" w:rsidRPr="00B030F9">
        <w:rPr>
          <w:sz w:val="24"/>
          <w:szCs w:val="24"/>
          <w:lang w:val="pt-BR"/>
        </w:rPr>
        <w:t>Bra</w:t>
      </w:r>
      <w:r w:rsidR="00B030F9" w:rsidRPr="00B030F9">
        <w:rPr>
          <w:sz w:val="24"/>
          <w:szCs w:val="24"/>
          <w:lang w:val="pt-BR"/>
        </w:rPr>
        <w:t>z</w:t>
      </w:r>
      <w:r w:rsidR="00305452" w:rsidRPr="00B030F9">
        <w:rPr>
          <w:sz w:val="24"/>
          <w:szCs w:val="24"/>
          <w:lang w:val="pt-BR"/>
        </w:rPr>
        <w:t>il</w:t>
      </w:r>
      <w:proofErr w:type="spellEnd"/>
      <w:proofErr w:type="gramEnd"/>
    </w:p>
    <w:p w:rsidR="0054499A" w:rsidRPr="00F40253" w:rsidRDefault="0054499A" w:rsidP="0054499A">
      <w:pPr>
        <w:jc w:val="center"/>
        <w:rPr>
          <w:rFonts w:eastAsia="Calibri"/>
          <w:lang w:val="pt-BR"/>
        </w:rPr>
      </w:pPr>
      <w:r w:rsidRPr="00F40253">
        <w:rPr>
          <w:rFonts w:eastAsia="Calibri"/>
          <w:lang w:val="pt-BR"/>
        </w:rPr>
        <w:t xml:space="preserve"> </w:t>
      </w:r>
    </w:p>
    <w:p w:rsidR="0054499A" w:rsidRPr="0054499A" w:rsidRDefault="0054499A" w:rsidP="0067195F">
      <w:pPr>
        <w:rPr>
          <w:lang w:val="pt-BR"/>
        </w:rPr>
      </w:pPr>
    </w:p>
    <w:p w:rsidR="004A6053" w:rsidRPr="00B030F9" w:rsidRDefault="004A6053" w:rsidP="00AA3BFB">
      <w:pPr>
        <w:pStyle w:val="Heading1"/>
        <w:rPr>
          <w:lang w:val="pt-BR"/>
        </w:rPr>
        <w:sectPr w:rsidR="004A6053" w:rsidRPr="00B030F9" w:rsidSect="0054499A">
          <w:pgSz w:w="11909" w:h="16834" w:code="9"/>
          <w:pgMar w:top="1138" w:right="1138" w:bottom="1411" w:left="1411" w:header="720" w:footer="720" w:gutter="0"/>
          <w:cols w:space="720"/>
          <w:docGrid w:linePitch="360"/>
        </w:sectPr>
      </w:pPr>
    </w:p>
    <w:p w:rsidR="0054499A" w:rsidRPr="00AA3BFB" w:rsidRDefault="0054499A" w:rsidP="00AA3BFB">
      <w:pPr>
        <w:rPr>
          <w:rFonts w:ascii="Arial" w:hAnsi="Arial" w:cs="Arial"/>
          <w:b/>
          <w:sz w:val="24"/>
          <w:szCs w:val="24"/>
        </w:rPr>
      </w:pPr>
      <w:r w:rsidRPr="00AA3BFB">
        <w:rPr>
          <w:rFonts w:ascii="Arial" w:hAnsi="Arial" w:cs="Arial"/>
          <w:b/>
          <w:sz w:val="24"/>
          <w:szCs w:val="24"/>
        </w:rPr>
        <w:lastRenderedPageBreak/>
        <w:t>Abstract</w:t>
      </w:r>
    </w:p>
    <w:p w:rsidR="0054499A" w:rsidRPr="0054499A" w:rsidRDefault="0054499A" w:rsidP="0054499A">
      <w:pPr>
        <w:sectPr w:rsidR="0054499A" w:rsidRPr="0054499A" w:rsidSect="004A6053">
          <w:type w:val="continuous"/>
          <w:pgSz w:w="11909" w:h="16834" w:code="9"/>
          <w:pgMar w:top="1138" w:right="1138" w:bottom="1411" w:left="1411" w:header="720" w:footer="720" w:gutter="0"/>
          <w:cols w:num="2" w:space="720"/>
          <w:docGrid w:linePitch="360"/>
        </w:sectPr>
      </w:pPr>
    </w:p>
    <w:p w:rsidR="00AA3BFB" w:rsidRDefault="00AA3BFB" w:rsidP="0054499A"/>
    <w:p w:rsidR="005413B2" w:rsidRDefault="005413B2" w:rsidP="0010746D">
      <w:r>
        <w:t xml:space="preserve">In 1978, James </w:t>
      </w:r>
      <w:proofErr w:type="spellStart"/>
      <w:r>
        <w:t>Blinn</w:t>
      </w:r>
      <w:proofErr w:type="spellEnd"/>
      <w:r>
        <w:t xml:space="preserve"> </w:t>
      </w:r>
      <w:r w:rsidR="0010746D">
        <w:t xml:space="preserve">introduced a new way to simulate surface roughness. Later, some changes </w:t>
      </w:r>
      <w:proofErr w:type="gramStart"/>
      <w:r w:rsidR="0010746D">
        <w:t>were made</w:t>
      </w:r>
      <w:proofErr w:type="gramEnd"/>
      <w:r w:rsidR="0010746D">
        <w:t xml:space="preserve"> in the proposed approach to allow greater performance and </w:t>
      </w:r>
      <w:r w:rsidR="00713436">
        <w:t>are</w:t>
      </w:r>
      <w:r w:rsidR="0010746D">
        <w:t xml:space="preserve"> commonly used in video games, allowing a richer visual experience without the usage of highly detailed meshes. However, seeing from afar, the bumps become blurred and can disappear</w:t>
      </w:r>
      <w:r w:rsidR="00713436">
        <w:t xml:space="preserve"> making the surface </w:t>
      </w:r>
      <w:r w:rsidR="0010746D">
        <w:t>dull</w:t>
      </w:r>
      <w:r w:rsidR="00713436">
        <w:t>er</w:t>
      </w:r>
      <w:r w:rsidR="0010746D">
        <w:t xml:space="preserve">. To fix this issue, a new approach was developed recently and the result if satisfying. However, the </w:t>
      </w:r>
      <w:proofErr w:type="spellStart"/>
      <w:r w:rsidR="0010746D">
        <w:t>specular</w:t>
      </w:r>
      <w:proofErr w:type="spellEnd"/>
      <w:r w:rsidR="0010746D">
        <w:t xml:space="preserve"> </w:t>
      </w:r>
      <w:proofErr w:type="spellStart"/>
      <w:r w:rsidR="0010746D">
        <w:t>hightligh</w:t>
      </w:r>
      <w:proofErr w:type="spellEnd"/>
      <w:r w:rsidR="0010746D">
        <w:t xml:space="preserve"> intensity</w:t>
      </w:r>
      <w:r w:rsidR="00B86ADE">
        <w:t xml:space="preserve"> made by the small bumps</w:t>
      </w:r>
      <w:r w:rsidR="0010746D">
        <w:t xml:space="preserve"> is unaffected by the distance</w:t>
      </w:r>
      <w:r w:rsidR="00B86ADE">
        <w:t xml:space="preserve">. One way to reduce the </w:t>
      </w:r>
      <w:proofErr w:type="spellStart"/>
      <w:r w:rsidR="00B86ADE">
        <w:t>specular</w:t>
      </w:r>
      <w:proofErr w:type="spellEnd"/>
      <w:r w:rsidR="00B86ADE">
        <w:t xml:space="preserve"> is by using fog techniques, but since most algorithms changes only the alpha factor, the </w:t>
      </w:r>
      <w:proofErr w:type="spellStart"/>
      <w:r w:rsidR="00B86ADE">
        <w:t>specular</w:t>
      </w:r>
      <w:proofErr w:type="spellEnd"/>
      <w:r w:rsidR="00B86ADE">
        <w:t xml:space="preserve"> shape remains the same. To correct this issue, this paper aims to solve this </w:t>
      </w:r>
      <w:proofErr w:type="spellStart"/>
      <w:r w:rsidR="00B86ADE">
        <w:t>specular</w:t>
      </w:r>
      <w:proofErr w:type="spellEnd"/>
      <w:r w:rsidR="00B86ADE">
        <w:t xml:space="preserve"> highlight intensity by applying a new term during the calculation of the </w:t>
      </w:r>
      <w:proofErr w:type="spellStart"/>
      <w:r w:rsidR="00B86ADE">
        <w:t>specular</w:t>
      </w:r>
      <w:proofErr w:type="spellEnd"/>
      <w:r w:rsidR="00B86ADE">
        <w:t xml:space="preserve"> component. </w:t>
      </w:r>
    </w:p>
    <w:p w:rsidR="0054499A" w:rsidRDefault="0054499A" w:rsidP="0054499A">
      <w:pPr>
        <w:rPr>
          <w:rFonts w:eastAsia="Calibri"/>
        </w:rPr>
      </w:pPr>
    </w:p>
    <w:p w:rsidR="0054499A" w:rsidRDefault="0054499A" w:rsidP="0054499A">
      <w:pPr>
        <w:rPr>
          <w:rFonts w:eastAsia="Calibri"/>
        </w:rPr>
      </w:pPr>
      <w:r w:rsidRPr="004D2E58">
        <w:rPr>
          <w:rFonts w:eastAsia="Calibri"/>
          <w:b/>
          <w:bCs/>
        </w:rPr>
        <w:t>Keywords</w:t>
      </w:r>
      <w:r>
        <w:rPr>
          <w:rFonts w:eastAsia="Calibri"/>
        </w:rPr>
        <w:t xml:space="preserve">: </w:t>
      </w:r>
      <w:r w:rsidR="005413B2" w:rsidRPr="005413B2">
        <w:rPr>
          <w:rFonts w:eastAsia="Calibri"/>
        </w:rPr>
        <w:t>bump</w:t>
      </w:r>
      <w:r w:rsidR="005413B2">
        <w:rPr>
          <w:rFonts w:eastAsia="Calibri"/>
        </w:rPr>
        <w:t>, normal, lean, mapping, fade</w:t>
      </w:r>
      <w:r w:rsidRPr="005413B2">
        <w:rPr>
          <w:rFonts w:eastAsia="Calibri"/>
        </w:rPr>
        <w:t>.</w:t>
      </w:r>
    </w:p>
    <w:p w:rsidR="0054499A" w:rsidRDefault="0054499A" w:rsidP="0054499A">
      <w:pPr>
        <w:rPr>
          <w:rFonts w:eastAsia="Calibri"/>
        </w:rPr>
      </w:pPr>
    </w:p>
    <w:p w:rsidR="0054499A" w:rsidRDefault="0054499A" w:rsidP="0054499A">
      <w:pPr>
        <w:rPr>
          <w:rFonts w:eastAsia="Calibri"/>
        </w:rPr>
      </w:pPr>
      <w:r w:rsidRPr="0025202B">
        <w:rPr>
          <w:rFonts w:eastAsia="Calibri"/>
          <w:b/>
          <w:bCs/>
        </w:rPr>
        <w:t>Authors’ contact</w:t>
      </w:r>
      <w:r>
        <w:rPr>
          <w:rFonts w:eastAsia="Calibri"/>
        </w:rPr>
        <w:t>:</w:t>
      </w:r>
    </w:p>
    <w:p w:rsidR="00AA3BFB" w:rsidRDefault="000F3A30" w:rsidP="0054499A">
      <w:pPr>
        <w:rPr>
          <w:rFonts w:ascii="Courier New" w:hAnsi="Courier New" w:cs="Courier New"/>
          <w:sz w:val="18"/>
          <w:szCs w:val="18"/>
        </w:rPr>
      </w:pPr>
      <w:r>
        <w:rPr>
          <w:rFonts w:ascii="Courier New" w:hAnsi="Courier New" w:cs="Courier New"/>
          <w:sz w:val="18"/>
          <w:szCs w:val="18"/>
        </w:rPr>
        <w:t>{</w:t>
      </w:r>
      <w:proofErr w:type="spellStart"/>
      <w:r>
        <w:rPr>
          <w:rFonts w:ascii="Courier New" w:hAnsi="Courier New" w:cs="Courier New"/>
          <w:sz w:val="18"/>
          <w:szCs w:val="18"/>
        </w:rPr>
        <w:t>tkohwalter</w:t>
      </w:r>
      <w:proofErr w:type="spellEnd"/>
      <w:r>
        <w:rPr>
          <w:rFonts w:ascii="Courier New" w:hAnsi="Courier New" w:cs="Courier New"/>
          <w:sz w:val="18"/>
          <w:szCs w:val="18"/>
        </w:rPr>
        <w:t xml:space="preserve">, </w:t>
      </w:r>
      <w:proofErr w:type="spellStart"/>
      <w:r>
        <w:rPr>
          <w:rFonts w:ascii="Courier New" w:hAnsi="Courier New" w:cs="Courier New"/>
          <w:sz w:val="18"/>
          <w:szCs w:val="18"/>
        </w:rPr>
        <w:t>esteban</w:t>
      </w:r>
      <w:proofErr w:type="spellEnd"/>
      <w:r w:rsidR="0054499A">
        <w:rPr>
          <w:rFonts w:ascii="Courier New" w:eastAsia="Calibri" w:hAnsi="Courier New" w:cs="Courier New"/>
          <w:sz w:val="18"/>
          <w:szCs w:val="18"/>
        </w:rPr>
        <w:t>}@ic.uff.br</w:t>
      </w:r>
    </w:p>
    <w:p w:rsidR="00AA3BFB" w:rsidRPr="0054499A" w:rsidRDefault="00AA3BFB" w:rsidP="0054499A">
      <w:pPr>
        <w:rPr>
          <w:rFonts w:ascii="Courier New" w:hAnsi="Courier New" w:cs="Courier New"/>
          <w:sz w:val="18"/>
          <w:szCs w:val="18"/>
        </w:rPr>
      </w:pPr>
    </w:p>
    <w:p w:rsidR="009E130B" w:rsidRDefault="00EF2C96" w:rsidP="003006E3">
      <w:pPr>
        <w:pStyle w:val="Heading1"/>
      </w:pPr>
      <w:r w:rsidRPr="00AA3BFB">
        <w:t xml:space="preserve"> </w:t>
      </w:r>
      <w:r w:rsidR="007843CF">
        <w:t>Introduction</w:t>
      </w:r>
    </w:p>
    <w:p w:rsidR="00347156" w:rsidRDefault="00347156" w:rsidP="009E130B"/>
    <w:p w:rsidR="009E130B" w:rsidRDefault="00AD5F43" w:rsidP="009E130B">
      <w:r>
        <w:t>T</w:t>
      </w:r>
      <w:r w:rsidR="00360838" w:rsidRPr="009E130B">
        <w:t>o create the illusion of certain surfaces or surface structures</w:t>
      </w:r>
      <w:r>
        <w:t>, artists</w:t>
      </w:r>
      <w:r w:rsidR="00360838" w:rsidRPr="009E130B">
        <w:t xml:space="preserve"> usually create bump maps</w:t>
      </w:r>
      <w:r w:rsidR="009E130B" w:rsidRPr="009E130B">
        <w:t>. In many cases these bump maps contain random bumps to better simulate rough</w:t>
      </w:r>
      <w:r w:rsidR="00360838">
        <w:t xml:space="preserve"> surface</w:t>
      </w:r>
      <w:r w:rsidR="009E130B" w:rsidRPr="009E130B">
        <w:t xml:space="preserve"> materials at close</w:t>
      </w:r>
      <w:r w:rsidR="00360838">
        <w:t xml:space="preserve"> range</w:t>
      </w:r>
      <w:r w:rsidR="009E130B" w:rsidRPr="009E130B">
        <w:t xml:space="preserve">. The </w:t>
      </w:r>
      <w:r w:rsidR="00360838">
        <w:t xml:space="preserve">surface of these </w:t>
      </w:r>
      <w:r w:rsidR="009E130B" w:rsidRPr="009E130B">
        <w:t xml:space="preserve">perceived roughness should be the same when displayed at different distances to the viewer. </w:t>
      </w:r>
      <w:r w:rsidR="00360838" w:rsidRPr="009E130B">
        <w:t>However,</w:t>
      </w:r>
      <w:r w:rsidR="009E130B" w:rsidRPr="009E130B">
        <w:t xml:space="preserve"> </w:t>
      </w:r>
      <w:r w:rsidR="00360838">
        <w:t xml:space="preserve">the </w:t>
      </w:r>
      <w:r w:rsidR="009E130B" w:rsidRPr="009E130B">
        <w:t xml:space="preserve">shading of these </w:t>
      </w:r>
      <w:r w:rsidR="00360838" w:rsidRPr="009E130B">
        <w:t>bump, which are mapped to surfaces,</w:t>
      </w:r>
      <w:r w:rsidR="009E130B" w:rsidRPr="009E130B">
        <w:t xml:space="preserve"> </w:t>
      </w:r>
      <w:r w:rsidR="00360838">
        <w:t>are</w:t>
      </w:r>
      <w:r w:rsidR="009E130B" w:rsidRPr="009E130B">
        <w:t xml:space="preserve"> often inconsistent across different levels of detail</w:t>
      </w:r>
      <w:r w:rsidR="00360838">
        <w:t xml:space="preserve"> and distance</w:t>
      </w:r>
      <w:r w:rsidR="009E130B" w:rsidRPr="009E130B">
        <w:t>, because the shading model at the coarsest level of detail does not correspond to the</w:t>
      </w:r>
      <w:r w:rsidR="00360838">
        <w:t xml:space="preserve"> mapped</w:t>
      </w:r>
      <w:r w:rsidR="009E130B" w:rsidRPr="009E130B">
        <w:t xml:space="preserve"> bump at finer level of details. </w:t>
      </w:r>
      <w:r w:rsidR="00360838">
        <w:t>As a result, the</w:t>
      </w:r>
      <w:r w:rsidR="009E130B" w:rsidRPr="009E130B">
        <w:t xml:space="preserve"> bump map is not consistent with the shading model.</w:t>
      </w:r>
    </w:p>
    <w:p w:rsidR="005413B2" w:rsidRDefault="005413B2" w:rsidP="009E130B"/>
    <w:p w:rsidR="00B14B1F" w:rsidRDefault="00360838" w:rsidP="00B14B1F">
      <w:r>
        <w:tab/>
      </w:r>
      <w:r w:rsidR="005413B2">
        <w:t xml:space="preserve">Bump mapping was originally introduced by </w:t>
      </w:r>
      <w:proofErr w:type="spellStart"/>
      <w:r w:rsidR="005413B2">
        <w:t>Blinn</w:t>
      </w:r>
      <w:proofErr w:type="spellEnd"/>
      <w:r w:rsidR="005413B2">
        <w:t xml:space="preserve"> </w:t>
      </w:r>
      <w:r w:rsidR="00177BE8">
        <w:fldChar w:fldCharType="begin"/>
      </w:r>
      <w:r w:rsidR="005413B2">
        <w:instrText xml:space="preserve"> ADDIN ZOTERO_ITEM CSL_CITATION {"citationID":"HblOQ7nc","properties":{"formattedCitation":"(BLINN, 1978)","plainCitation":"(BLINN, 1978)"},"citationItems":[{"id":43,"uris":["http://zotero.org/users/local/ksghkIaS/items/B298NC8I"],"uri":["http://zotero.org/users/local/ksghkIaS/items/B298NC8I"],"itemData":{"id":43,"type":"article-journal","title":"Simulation of wrinkled surfaces","container-title":"SIGGRAPH Comput. Graph.","page":"286–292","volume":"12","issue":"3","abstract":"Computer generated shaded images have reached an impressive degree of realism with the current state of the art. They are not so realistic, however, that they would fool many people into believing they are real. One problem is that the surfaces tend to look artificial due to their extreme smoothness. What is needed is a means of simulating the surface irregularities that are on real surfaces. In 1973 Ed Catmull introduced the idea of using the parameter values of parametrically defined surfaces to index into a texture definition function which scales the intensity of the reflected light. By tying the texture pattern to the parameter values, the texture is guaranteed to rotate and move with the object. This is good for showing patterns painted on the surface, but attempts to simulate rough surfaces in this way are unconvincing. This paper presents a method of using a texturing function to perform a small perturbation on the direction of the surface normal before using it in the intensity calculations. This process yields images with realistic looking surface wrinkles without the need to model each wrinkle as a separate surface element. Several samples of images made with this technique are included.","DOI":"10.1145/965139.507101","author":[{"family":"Blinn","given":"James F."}],"issued":{"year":1978,"month":8},"page-first":"286–292"}}],"schema":"https://github.com/citation-style-language/schema/raw/master/csl-citation.json"} </w:instrText>
      </w:r>
      <w:r w:rsidR="00177BE8">
        <w:fldChar w:fldCharType="separate"/>
      </w:r>
      <w:r w:rsidR="005413B2" w:rsidRPr="003670E8">
        <w:rPr>
          <w:szCs w:val="21"/>
        </w:rPr>
        <w:t>(BLINN, 1978)</w:t>
      </w:r>
      <w:r w:rsidR="00177BE8">
        <w:fldChar w:fldCharType="end"/>
      </w:r>
      <w:r w:rsidR="005413B2">
        <w:t xml:space="preserve">. He </w:t>
      </w:r>
      <w:r>
        <w:t>demonstrated</w:t>
      </w:r>
      <w:r w:rsidR="005413B2">
        <w:t xml:space="preserve"> how </w:t>
      </w:r>
      <w:r>
        <w:t xml:space="preserve">to simulate </w:t>
      </w:r>
      <w:r w:rsidR="005413B2">
        <w:t>wrinkled surfaces by on</w:t>
      </w:r>
      <w:r>
        <w:t>ly perturbing the normal vector</w:t>
      </w:r>
      <w:r w:rsidR="005413B2">
        <w:t xml:space="preserve"> without changing the underlying surface itself. The </w:t>
      </w:r>
      <w:r>
        <w:t xml:space="preserve">new </w:t>
      </w:r>
      <w:r w:rsidR="005413B2">
        <w:t xml:space="preserve">perturbed normal </w:t>
      </w:r>
      <w:proofErr w:type="gramStart"/>
      <w:r w:rsidR="005413B2">
        <w:t>is used</w:t>
      </w:r>
      <w:proofErr w:type="gramEnd"/>
      <w:r w:rsidR="005413B2">
        <w:t xml:space="preserve"> for lighting calculations instead of the original normal.</w:t>
      </w:r>
      <w:r w:rsidR="00AD5F43">
        <w:t xml:space="preserve"> </w:t>
      </w:r>
      <w:r w:rsidR="00B14B1F">
        <w:t xml:space="preserve">For </w:t>
      </w:r>
      <w:r w:rsidR="00D1520A">
        <w:t>about</w:t>
      </w:r>
      <w:r w:rsidR="00B14B1F">
        <w:t xml:space="preserve"> thirty years, </w:t>
      </w:r>
      <w:r w:rsidR="00D1520A">
        <w:t xml:space="preserve">the </w:t>
      </w:r>
      <w:r w:rsidR="00B14B1F">
        <w:t>bump mapping</w:t>
      </w:r>
      <w:r w:rsidR="00D1520A">
        <w:t xml:space="preserve"> introduced by </w:t>
      </w:r>
      <w:proofErr w:type="spellStart"/>
      <w:r w:rsidR="00D1520A">
        <w:t>Blinn</w:t>
      </w:r>
      <w:proofErr w:type="spellEnd"/>
      <w:r w:rsidR="00B14B1F">
        <w:t xml:space="preserve"> has been an effective method for adding apparent detail to a surface. </w:t>
      </w:r>
      <w:r w:rsidR="00D1520A">
        <w:t>On this paper, it is</w:t>
      </w:r>
      <w:r w:rsidR="00B14B1F">
        <w:t xml:space="preserve"> use</w:t>
      </w:r>
      <w:r w:rsidR="00D1520A">
        <w:t>d</w:t>
      </w:r>
      <w:r w:rsidR="00B14B1F">
        <w:t xml:space="preserve"> the term </w:t>
      </w:r>
      <w:r w:rsidR="00B14B1F" w:rsidRPr="00D1520A">
        <w:t>bump mapping</w:t>
      </w:r>
      <w:r w:rsidR="00B14B1F">
        <w:rPr>
          <w:rFonts w:ascii="NimbusRomNo9L-ReguItal" w:hAnsi="NimbusRomNo9L-ReguItal" w:cs="NimbusRomNo9L-ReguItal"/>
        </w:rPr>
        <w:t xml:space="preserve"> </w:t>
      </w:r>
      <w:r w:rsidR="00B14B1F">
        <w:t>to refer to the original height texture that defines surface normal perturbation for shading</w:t>
      </w:r>
      <w:r w:rsidR="00D1520A">
        <w:t xml:space="preserve">, introduced by </w:t>
      </w:r>
      <w:proofErr w:type="spellStart"/>
      <w:r w:rsidR="00D1520A">
        <w:t>Blinn</w:t>
      </w:r>
      <w:proofErr w:type="spellEnd"/>
      <w:r w:rsidR="00B14B1F">
        <w:t xml:space="preserve">, and the more common </w:t>
      </w:r>
      <w:r w:rsidR="00B14B1F" w:rsidRPr="00B14B1F">
        <w:t xml:space="preserve">normal </w:t>
      </w:r>
      <w:r w:rsidR="00B14B1F" w:rsidRPr="00B14B1F">
        <w:lastRenderedPageBreak/>
        <w:t>mapping</w:t>
      </w:r>
      <w:r w:rsidR="00B14B1F">
        <w:t xml:space="preserve">, </w:t>
      </w:r>
      <w:r w:rsidR="00D1520A">
        <w:t>in which</w:t>
      </w:r>
      <w:r w:rsidR="00B14B1F">
        <w:t xml:space="preserve"> the texture holds the actual </w:t>
      </w:r>
      <w:r w:rsidR="00D1520A">
        <w:t xml:space="preserve">perturbed </w:t>
      </w:r>
      <w:r w:rsidR="00B14B1F">
        <w:t xml:space="preserve">surface normal. The </w:t>
      </w:r>
      <w:r w:rsidR="00D1520A">
        <w:t>normal map for bumping</w:t>
      </w:r>
      <w:r w:rsidR="00B14B1F">
        <w:t xml:space="preserve"> </w:t>
      </w:r>
      <w:r w:rsidR="00D1520A">
        <w:t>is</w:t>
      </w:r>
      <w:r w:rsidR="00B14B1F">
        <w:t xml:space="preserve"> extremely common in video games, where the additional surface detail allows </w:t>
      </w:r>
      <w:r w:rsidR="00D1520A">
        <w:t xml:space="preserve">for </w:t>
      </w:r>
      <w:r w:rsidR="00B14B1F">
        <w:t>a rich</w:t>
      </w:r>
      <w:r w:rsidR="00D1520A">
        <w:t>er</w:t>
      </w:r>
      <w:r w:rsidR="00B14B1F">
        <w:t xml:space="preserve"> visual experience</w:t>
      </w:r>
      <w:r w:rsidR="00D1520A">
        <w:t xml:space="preserve"> </w:t>
      </w:r>
      <w:r w:rsidR="00B14B1F">
        <w:t xml:space="preserve">without </w:t>
      </w:r>
      <w:r w:rsidR="00D1520A">
        <w:t>highly detailed meshes</w:t>
      </w:r>
      <w:r w:rsidR="00B14B1F">
        <w:t>.</w:t>
      </w:r>
    </w:p>
    <w:p w:rsidR="005413B2" w:rsidRDefault="005413B2" w:rsidP="00B14B1F"/>
    <w:p w:rsidR="00726277" w:rsidRDefault="00726277" w:rsidP="00B14B1F">
      <w:r>
        <w:tab/>
        <w:t xml:space="preserve">Nowadays, </w:t>
      </w:r>
      <w:r w:rsidR="005413B2">
        <w:t xml:space="preserve">graphics hardware supports bump mapping by providing per-pixel operations such as </w:t>
      </w:r>
      <w:r>
        <w:t>dot products</w:t>
      </w:r>
      <w:r w:rsidR="005413B2">
        <w:t xml:space="preserve">. </w:t>
      </w:r>
      <w:r>
        <w:t>Because such</w:t>
      </w:r>
      <w:r w:rsidR="005413B2" w:rsidRPr="009E130B">
        <w:t xml:space="preserve"> per-pixel operations are very flexible</w:t>
      </w:r>
      <w:r>
        <w:t xml:space="preserve">, they allow the usage of complex reflection models </w:t>
      </w:r>
      <w:r w:rsidR="00177BE8">
        <w:fldChar w:fldCharType="begin"/>
      </w:r>
      <w:r>
        <w:instrText xml:space="preserve"> ADDIN ZOTERO_ITEM CSL_CITATION {"citationID":"vKHR2FPU","properties":{"formattedCitation":"(KAUTZ; SEIDEL, 2000)","plainCitation":"(KAUTZ; SEIDEL, 2000)"},"citationItems":[{"id":56,"uris":["http://zotero.org/users/local/ksghkIaS/items/ZHU3WJD3"],"uri":["http://zotero.org/users/local/ksghkIaS/items/ZHU3WJD3"],"itemData":{"id":56,"type":"paper-conference","title":"Towards interactive bump mapping with anisotropic shift-variant BRDFs","collection-title":"HWWS '00","publisher":"ACM","publisher-place":"New York, NY, USA","page":"51–58","event":"Proceedings of the ACM SIGGRAPH/EUROGRAPHICS workshop on Graphics hardware","event-place":"New York, NY, USA","abstract":"In this paper a technique is presented that combines interactive hardware accelerated bump mapping with shift-variant anisotropic reflectance models. An evolutionary path is shown how some simpler reflectance models can be rendered at interactive rates on current low-end graphics hardware, and how features from future graphics hardware can be exploited for more complex models.\nWe show how our method can be applied to some well known reflectance models, namely the Banks model, Ward's model, and an anisotropic version of the Blinn-Phong model, but it is not limited to these models.\nFurthermore, we take a close look at the necessary capabilities of the graphics hardware, identifiy problems with current hardware, and discuss possible enhancements.","DOI":"10.1145/346876.348214","ISBN":"1-58113-257-3","author":[{"family":"Kautz","given":"Jan"},{"family":"Seidel","given":"Hans-Peter"}],"issued":{"year":2000},"page-first":"51–58"}}],"schema":"https://github.com/citation-style-language/schema/raw/master/csl-citation.json"} </w:instrText>
      </w:r>
      <w:r w:rsidR="00177BE8">
        <w:fldChar w:fldCharType="separate"/>
      </w:r>
      <w:r w:rsidRPr="003670E8">
        <w:rPr>
          <w:szCs w:val="21"/>
        </w:rPr>
        <w:t>(KAUTZ; SEIDEL, 2000)</w:t>
      </w:r>
      <w:r w:rsidR="00177BE8">
        <w:fldChar w:fldCharType="end"/>
      </w:r>
      <w:r w:rsidR="005413B2" w:rsidRPr="009E130B">
        <w:t xml:space="preserve"> </w:t>
      </w:r>
      <w:r>
        <w:t>instead of</w:t>
      </w:r>
      <w:r w:rsidR="005413B2" w:rsidRPr="009E130B">
        <w:t xml:space="preserve"> only bump maps with diffuse and </w:t>
      </w:r>
      <w:proofErr w:type="spellStart"/>
      <w:r w:rsidR="005413B2" w:rsidRPr="009E130B">
        <w:t>specular</w:t>
      </w:r>
      <w:proofErr w:type="spellEnd"/>
      <w:r w:rsidR="005413B2" w:rsidRPr="009E130B">
        <w:t xml:space="preserve"> reflections using a </w:t>
      </w:r>
      <w:proofErr w:type="spellStart"/>
      <w:r w:rsidR="005413B2" w:rsidRPr="0094614F">
        <w:rPr>
          <w:i/>
        </w:rPr>
        <w:t>Lambertian</w:t>
      </w:r>
      <w:proofErr w:type="spellEnd"/>
      <w:r w:rsidR="005413B2" w:rsidRPr="009E130B">
        <w:t xml:space="preserve"> reflection model or </w:t>
      </w:r>
      <w:proofErr w:type="spellStart"/>
      <w:r w:rsidR="005413B2" w:rsidRPr="0094614F">
        <w:rPr>
          <w:i/>
        </w:rPr>
        <w:t>Blinn-Phong</w:t>
      </w:r>
      <w:proofErr w:type="spellEnd"/>
      <w:r w:rsidR="005413B2" w:rsidRPr="009E130B">
        <w:t xml:space="preserve"> model </w:t>
      </w:r>
      <w:r w:rsidR="00177BE8">
        <w:fldChar w:fldCharType="begin"/>
      </w:r>
      <w:r w:rsidR="005413B2">
        <w:instrText xml:space="preserve"> ADDIN ZOTERO_ITEM CSL_CITATION {"citationID":"31NtG0JJ","properties":{"formattedCitation":"(BLINN, 1977)","plainCitation":"(BLINN, 1977)"},"citationItems":[{"id":45,"uris":["http://zotero.org/users/local/ksghkIaS/items/J8BIRFSG"],"uri":["http://zotero.org/users/local/ksghkIaS/items/J8BIRFSG"],"itemData":{"id":45,"type":"article-journal","title":"Models of light reflection for computer synthesized pictures","container-title":"SIGGRAPH Comput. Graph.","page":"192–198","volume":"11","issue":"2","abstract":"In the production of computer generated pictures of three dimensional objects, one stage of the calculation is the determination of the intensity of a given object once its visibility has been established. This is typically done by modelling the surface as a perfect diffuser, sometimes with a specular component added for the simulation of hilights. This paper presents a more accurate function for the generation of hilights which is based on some experimental measurements of how light reflects from real surfaces. It differs from previous models in that the intensity of the hilight changes with the direction of the light source. Also the position and shape of the hilights is somewhat different from that generated by simpler models. Finally, the hilight function generates different results when simulating metallic vs. nonmetallic surfaces. Many of the effects so generated are somewhat subtle and are apparent only during movie sequences. Some representative still frames from such movies are included.","DOI":"10.1145/965141.563893","author":[{"family":"Blinn","given":"James F."}],"issued":{"year":1977,"month":7},"page-first":"192–198"}}],"schema":"https://github.com/citation-style-language/schema/raw/master/csl-citation.json"} </w:instrText>
      </w:r>
      <w:r w:rsidR="00177BE8">
        <w:fldChar w:fldCharType="separate"/>
      </w:r>
      <w:r w:rsidR="005413B2" w:rsidRPr="003670E8">
        <w:rPr>
          <w:szCs w:val="21"/>
        </w:rPr>
        <w:t>(BLINN, 1977)</w:t>
      </w:r>
      <w:r w:rsidR="00177BE8">
        <w:fldChar w:fldCharType="end"/>
      </w:r>
      <w:r w:rsidR="00177BE8">
        <w:fldChar w:fldCharType="begin"/>
      </w:r>
      <w:r w:rsidR="005413B2">
        <w:instrText xml:space="preserve"> ADDIN ZOTERO_ITEM CSL_CITATION {"citationID":"XTfiVmcV","properties":{"formattedCitation":"(HEIDRICH; SEIDEL, 1999)","plainCitation":"(HEIDRICH; SEIDEL, 1999)"},"citationItems":[{"id":40,"uris":["http://zotero.org/users/local/ksghkIaS/items/UCTK6FQ3"],"uri":["http://zotero.org/users/local/ksghkIaS/items/UCTK6FQ3"],"itemData":{"id":40,"type":"paper-conference","title":"Realistic, hardware-accelerated shading and lighting","collection-title":"SIGGRAPH '99","publisher":"ACM Press/Addison-Wesley Publishing Co.","publisher-place":"New York, NY, USA","page":"171–178","event":"Proceedings of the 26th annual conference on Computer graphics and interactive techniques","event-place":"New York, NY, USA","DOI":"10.1145/311535.311554","ISBN":"0-201-48560-5","author":[{"family":"Heidrich","given":"Wolfgang"},{"family":"Seidel","given":"Hans-Peter"}],"issued":{"year":1999},"page-first":"171–178"}}],"schema":"https://github.com/citation-style-language/schema/raw/master/csl-citation.json"} </w:instrText>
      </w:r>
      <w:r w:rsidR="00177BE8">
        <w:fldChar w:fldCharType="separate"/>
      </w:r>
      <w:r w:rsidR="005413B2" w:rsidRPr="003670E8">
        <w:rPr>
          <w:szCs w:val="21"/>
        </w:rPr>
        <w:t>(HEIDRICH; SEIDEL, 1999)</w:t>
      </w:r>
      <w:r w:rsidR="00177BE8">
        <w:fldChar w:fldCharType="end"/>
      </w:r>
      <w:r>
        <w:t>.</w:t>
      </w:r>
    </w:p>
    <w:p w:rsidR="007378EA" w:rsidRDefault="00726277" w:rsidP="00B14B1F">
      <w:r>
        <w:t xml:space="preserve"> </w:t>
      </w:r>
    </w:p>
    <w:p w:rsidR="008C5F66" w:rsidRDefault="00B14B1F" w:rsidP="00B14B1F">
      <w:r>
        <w:tab/>
        <w:t xml:space="preserve">Unfortunately, bump mapping has serious drawbacks with filtering and </w:t>
      </w:r>
      <w:proofErr w:type="spellStart"/>
      <w:r>
        <w:t>antialiasing</w:t>
      </w:r>
      <w:proofErr w:type="spellEnd"/>
      <w:r>
        <w:t>. When</w:t>
      </w:r>
      <w:r w:rsidR="00370DE4">
        <w:t xml:space="preserve"> the bumps are</w:t>
      </w:r>
      <w:r>
        <w:t xml:space="preserve"> viewed at a distance, </w:t>
      </w:r>
      <w:r w:rsidR="00370DE4">
        <w:t xml:space="preserve">the </w:t>
      </w:r>
      <w:r>
        <w:t xml:space="preserve">standard MIP mapping </w:t>
      </w:r>
      <w:r w:rsidR="00370DE4">
        <w:t>technique for</w:t>
      </w:r>
      <w:r>
        <w:t xml:space="preserve"> bump map can work</w:t>
      </w:r>
      <w:r w:rsidR="00370DE4">
        <w:t xml:space="preserve"> well</w:t>
      </w:r>
      <w:r>
        <w:t xml:space="preserve"> for diffuse shading </w:t>
      </w:r>
      <w:r w:rsidR="00177BE8">
        <w:fldChar w:fldCharType="begin"/>
      </w:r>
      <w:r w:rsidR="003670E8">
        <w:instrText xml:space="preserve"> ADDIN ZOTERO_ITEM CSL_CITATION {"citationID":"gQO9fmaB","properties":{"formattedCitation":"(KILGARD, 2000)","plainCitation":"(KILGARD, 2000)"},"citationItems":[{"id":69,"uris":["http://zotero.org/users/local/ksghkIaS/items/5XSFTU3H"],"uri":["http://zotero.org/users/local/ksghkIaS/items/5XSFTU3H"],"itemData":{"id":69,"type":"article-journal","title":"A practical and robust bump-mapping technique for today’s GPU’s","container-title":"In: GDC 2000","author":[{"family":"Kilgard","given":"Mark"}],"issued":{"year":2000}}}],"schema":"https://github.com/citation-style-language/schema/raw/master/csl-citation.json"} </w:instrText>
      </w:r>
      <w:r w:rsidR="00177BE8">
        <w:fldChar w:fldCharType="separate"/>
      </w:r>
      <w:r w:rsidR="003670E8" w:rsidRPr="003670E8">
        <w:rPr>
          <w:szCs w:val="21"/>
        </w:rPr>
        <w:t>(KILGARD, 2000)</w:t>
      </w:r>
      <w:r w:rsidR="00177BE8">
        <w:fldChar w:fldCharType="end"/>
      </w:r>
      <w:r w:rsidR="00370DE4">
        <w:t xml:space="preserve">. However, it </w:t>
      </w:r>
      <w:r>
        <w:t xml:space="preserve">fails to capture changes in </w:t>
      </w:r>
      <w:proofErr w:type="spellStart"/>
      <w:r>
        <w:t>specularity</w:t>
      </w:r>
      <w:proofErr w:type="spellEnd"/>
      <w:r>
        <w:t xml:space="preserve">. </w:t>
      </w:r>
      <w:r w:rsidR="00370DE4">
        <w:t>When saw far away, the result will be a shiny and bump-less surface,</w:t>
      </w:r>
      <w:r>
        <w:t xml:space="preserve"> appear</w:t>
      </w:r>
      <w:r w:rsidR="00370DE4">
        <w:t>ing as if it were</w:t>
      </w:r>
      <w:r>
        <w:t xml:space="preserve"> duller. </w:t>
      </w:r>
      <w:r w:rsidR="00370DE4">
        <w:t xml:space="preserve">To correct this issue, a new mapping approach was developed </w:t>
      </w:r>
      <w:r w:rsidR="00177BE8">
        <w:fldChar w:fldCharType="begin"/>
      </w:r>
      <w:r w:rsidR="00370DE4">
        <w:instrText xml:space="preserve"> ADDIN ZOTERO_ITEM CSL_CITATION {"citationID":"LF9rHR6V","properties":{"formattedCitation":"(OLANO; BAKER, 2010)","plainCitation":"(OLANO; BAKER, 2010)"},"citationItems":[{"id":58,"uris":["http://zotero.org/users/local/ksghkIaS/items/8D5EX428"],"uri":["http://zotero.org/users/local/ksghkIaS/items/8D5EX428"],"itemData":{"id":58,"type":"paper-conference","title":"LEAN mapping","collection-title":"I3D '10","publisher":"ACM","publisher-place":"New York, NY, USA","page":"181–188","event":"Proceedings of the 2010 ACM SIGGRAPH symposium on Interactive 3D Graphics and Games","event-place":"New York, NY, USA","abstract":"We introduce Linear Efficient Antialiased Normal (LEAN) Mapping, a method for real-time filtering of specular highlights in bump and normal maps. The method evaluates bumps as part of a shading computation in the tangent space of the polygonal surface rather than in the tangent space of the individual bumps. By operating in a common tangent space, we are able to store information on the distribution of bump normals in a linearly-filterable form compatible with standard MIP and anisotropic filtering hardware. The necessary textures can be computed in a preprocess or generated in real-time on the GPU for time-varying normal maps. The method effectively captures the bloom in highlight shape as bumps become too small to see, and will even transform bump ridges into anisotropic shading. Unlike even more expensive methods, several layers can be combined cheaply during surface rendering, with per-pixel blending. Though the method is based on a modified Ward shading model, we show how to map between its parameters and those of a standard Blinn-Phong model for compatibility with existing art assets and pipelines, and demonstrate that both models produce equivalent results at the largest MIP levels.","DOI":"10.1145/1730804.1730834","ISBN":"978-1-60558-939-8","author":[{"family":"Olano","given":"Marc"},{"family":"Baker","given":"Dan"}],"issued":{"year":2010},"page-first":"181–188"}}],"schema":"https://github.com/citation-style-language/schema/raw/master/csl-citation.json"} </w:instrText>
      </w:r>
      <w:r w:rsidR="00177BE8">
        <w:fldChar w:fldCharType="separate"/>
      </w:r>
      <w:r w:rsidR="00370DE4" w:rsidRPr="00370DE4">
        <w:t>(OLANO; BAKER, 2010)</w:t>
      </w:r>
      <w:r w:rsidR="00177BE8">
        <w:fldChar w:fldCharType="end"/>
      </w:r>
      <w:r w:rsidR="00370DE4">
        <w:t xml:space="preserve">. With this approach, the bump is preserved at high distances. Nevertheless, the </w:t>
      </w:r>
      <w:proofErr w:type="spellStart"/>
      <w:r w:rsidR="00370DE4">
        <w:t>specular</w:t>
      </w:r>
      <w:proofErr w:type="spellEnd"/>
      <w:r w:rsidR="00370DE4">
        <w:t xml:space="preserve"> highlights produced by these small bumps are also visible, making the surface but be bumped but shiny.</w:t>
      </w:r>
      <w:r w:rsidR="00222331">
        <w:t xml:space="preserve"> </w:t>
      </w:r>
    </w:p>
    <w:p w:rsidR="008C5F66" w:rsidRDefault="008C5F66" w:rsidP="00B14B1F">
      <w:r>
        <w:tab/>
      </w:r>
    </w:p>
    <w:p w:rsidR="00B14B1F" w:rsidRDefault="008C5F66" w:rsidP="00B14B1F">
      <w:r>
        <w:tab/>
      </w:r>
      <w:r w:rsidR="00222331">
        <w:t xml:space="preserve">What this paper proposes is to apply a fog-like effect in order to reduce the </w:t>
      </w:r>
      <w:proofErr w:type="spellStart"/>
      <w:r w:rsidR="00222331">
        <w:t>specular</w:t>
      </w:r>
      <w:proofErr w:type="spellEnd"/>
      <w:r w:rsidR="00222331">
        <w:t xml:space="preserve"> highlight according to the distance of the object. For this aim, it was used the LEAN mapping in order to avoid the blurring of the bump surface</w:t>
      </w:r>
      <w:r w:rsidR="00370DE4">
        <w:t xml:space="preserve"> </w:t>
      </w:r>
      <w:r w:rsidR="00222331">
        <w:t xml:space="preserve"> and applied a modification to make the necessary change in the </w:t>
      </w:r>
      <w:proofErr w:type="spellStart"/>
      <w:r w:rsidR="00222331">
        <w:t>specular</w:t>
      </w:r>
      <w:proofErr w:type="spellEnd"/>
      <w:r w:rsidR="00222331">
        <w:t xml:space="preserve"> highlight</w:t>
      </w:r>
      <w:r w:rsidR="00AD5F43">
        <w:t>, reducing the shiny effect</w:t>
      </w:r>
      <w:r w:rsidR="00222331">
        <w:t xml:space="preserve">. Note that this only affect the </w:t>
      </w:r>
      <w:proofErr w:type="spellStart"/>
      <w:r w:rsidR="00222331">
        <w:t>specular</w:t>
      </w:r>
      <w:proofErr w:type="spellEnd"/>
      <w:r w:rsidR="00222331">
        <w:t xml:space="preserve"> term, so it can be used in conjunction of fog algorithms, making so that with the increase of distance, the object will suffer light scattering and gradually lose the </w:t>
      </w:r>
      <w:proofErr w:type="spellStart"/>
      <w:r w:rsidR="00222331">
        <w:t>specular</w:t>
      </w:r>
      <w:proofErr w:type="spellEnd"/>
      <w:r w:rsidR="00222331">
        <w:t xml:space="preserve"> highlight. </w:t>
      </w:r>
    </w:p>
    <w:p w:rsidR="003006E3" w:rsidRDefault="003006E3" w:rsidP="003006E3"/>
    <w:p w:rsidR="00222331" w:rsidRDefault="008C5F66" w:rsidP="003006E3">
      <w:r>
        <w:tab/>
        <w:t>This paper is organized as follows: Section 2 presents some ground basement of previews works in the area, as well as aiding the understand of the proposed method. Section 3 presents the method proposed on this paper. Section 4 show the results of the method and Section 5 show the implementation. Finally, Section 6 presents the conclusion of this work.</w:t>
      </w:r>
    </w:p>
    <w:p w:rsidR="00222331" w:rsidRDefault="00222331" w:rsidP="003006E3"/>
    <w:p w:rsidR="00AD5F43" w:rsidRDefault="00AD5F43" w:rsidP="003006E3"/>
    <w:p w:rsidR="00B86ADE" w:rsidRPr="00C5156F" w:rsidRDefault="00B86ADE" w:rsidP="003006E3"/>
    <w:p w:rsidR="007B6E45" w:rsidRDefault="00BE3642" w:rsidP="00AA3BFB">
      <w:pPr>
        <w:pStyle w:val="Heading1"/>
      </w:pPr>
      <w:r>
        <w:lastRenderedPageBreak/>
        <w:t>Related Work</w:t>
      </w:r>
    </w:p>
    <w:p w:rsidR="00F21EF2" w:rsidRDefault="00F21EF2" w:rsidP="00DC3B53"/>
    <w:p w:rsidR="00D74526" w:rsidRDefault="00F23D22" w:rsidP="00D74526">
      <w:r>
        <w:t xml:space="preserve">There are many ways to represent bumps in an object's surface. The first implementation originated from </w:t>
      </w:r>
      <w:proofErr w:type="spellStart"/>
      <w:r>
        <w:t>Blinn</w:t>
      </w:r>
      <w:proofErr w:type="spellEnd"/>
      <w:r>
        <w:t xml:space="preserve"> </w:t>
      </w:r>
      <w:r w:rsidR="00177BE8">
        <w:fldChar w:fldCharType="begin"/>
      </w:r>
      <w:r w:rsidR="00BC4C93">
        <w:instrText xml:space="preserve"> ADDIN ZOTERO_ITEM CSL_CITATION {"citationID":"70X97LFV","properties":{"formattedCitation":"(BLINN, 1977)","plainCitation":"(BLINN, 1977)"},"citationItems":[{"id":45,"uris":["http://zotero.org/users/local/ksghkIaS/items/J8BIRFSG"],"uri":["http://zotero.org/users/local/ksghkIaS/items/J8BIRFSG"],"itemData":{"id":45,"type":"article-journal","title":"Models of light reflection for computer synthesized pictures","container-title":"SIGGRAPH Comput. Graph.","page":"192–198","volume":"11","issue":"2","abstract":"In the production of computer generated pictures of three dimensional objects, one stage of the calculation is the determination of the intensity of a given object once its visibility has been established. This is typically done by modelling the surface as a perfect diffuser, sometimes with a specular component added for the simulation of hilights. This paper presents a more accurate function for the generation of hilights which is based on some experimental measurements of how light reflects from real surfaces. It differs from previous models in that the intensity of the hilight changes with the direction of the light source. Also the position and shape of the hilights is somewhat different from that generated by simpler models. Finally, the hilight function generates different results when simulating metallic vs. nonmetallic surfaces. Many of the effects so generated are somewhat subtle and are apparent only during movie sequences. Some representative still frames from such movies are included.","DOI":"10.1145/965141.563893","author":[{"family":"Blinn","given":"James F."}],"issued":{"year":1977,"month":7},"page-first":"192–198"}}],"schema":"https://github.com/citation-style-language/schema/raw/master/csl-citation.json"} </w:instrText>
      </w:r>
      <w:r w:rsidR="00177BE8">
        <w:fldChar w:fldCharType="separate"/>
      </w:r>
      <w:r w:rsidR="003670E8" w:rsidRPr="003670E8">
        <w:rPr>
          <w:szCs w:val="21"/>
        </w:rPr>
        <w:t>(BLINN, 1977)</w:t>
      </w:r>
      <w:r w:rsidR="00177BE8">
        <w:fldChar w:fldCharType="end"/>
      </w:r>
      <w:r>
        <w:t xml:space="preserve">, which implements a simple shading model based on </w:t>
      </w:r>
      <w:proofErr w:type="spellStart"/>
      <w:r>
        <w:t>microfacets</w:t>
      </w:r>
      <w:proofErr w:type="spellEnd"/>
      <w:r>
        <w:t>. Th</w:t>
      </w:r>
      <w:r w:rsidR="00B53094">
        <w:t>at</w:t>
      </w:r>
      <w:r>
        <w:t xml:space="preserve"> model is a modification of the </w:t>
      </w:r>
      <w:proofErr w:type="spellStart"/>
      <w:r>
        <w:t>Phong</w:t>
      </w:r>
      <w:proofErr w:type="spellEnd"/>
      <w:r>
        <w:t xml:space="preserve"> model </w:t>
      </w:r>
      <w:r w:rsidR="00177BE8">
        <w:fldChar w:fldCharType="begin"/>
      </w:r>
      <w:r w:rsidR="00BC4C93">
        <w:instrText xml:space="preserve"> ADDIN ZOTERO_ITEM CSL_CITATION {"citationID":"ezO611vo","properties":{"formattedCitation":"(PHONG, 1975)","plainCitation":"(PHONG, 1975)"},"citationItems":[{"id":47,"uris":["http://zotero.org/users/local/ksghkIaS/items/UM393KQT"],"uri":["http://zotero.org/users/local/ksghkIaS/items/UM393KQT"],"itemData":{"id":47,"type":"article-journal","title":"Illumination for computer generated pictures","container-title":"Commun. ACM","page":"311–317","volume":"18","issue":"6","abstract":"The quality of computer generated images of three-dimensional scenes depends on the shading technique used to paint the objects on the cathode-ray tube screen. The shading algorithm itself depends in part on the method for modeling the object, which also determines the hidden surface algorithm. The various methods of object modeling, shading, and hidden surface removal are thus strongly interconnected. Several shading techniques corresponding to different methods of object modeling and the related hidden surface algorithms are presented here. Human visual perception and the fundamental laws of optics are considered in the development of a shading rule that provides better quality and increased realism in generated images.","DOI":"10.1145/360825.360839","author":[{"family":"Phong","given":"Bui Tuong"}],"issued":{"year":1975,"month":6},"page-first":"311–317"}}],"schema":"https://github.com/citation-style-language/schema/raw/master/csl-citation.json"} </w:instrText>
      </w:r>
      <w:r w:rsidR="00177BE8">
        <w:fldChar w:fldCharType="separate"/>
      </w:r>
      <w:r w:rsidR="003670E8" w:rsidRPr="003670E8">
        <w:rPr>
          <w:szCs w:val="21"/>
        </w:rPr>
        <w:t>(PHONG, 1975)</w:t>
      </w:r>
      <w:r w:rsidR="00177BE8">
        <w:fldChar w:fldCharType="end"/>
      </w:r>
      <w:r>
        <w:t xml:space="preserve">, </w:t>
      </w:r>
      <w:r w:rsidR="00B53094">
        <w:t xml:space="preserve">which </w:t>
      </w:r>
      <w:r>
        <w:t>mak</w:t>
      </w:r>
      <w:r w:rsidR="00B53094">
        <w:t>es</w:t>
      </w:r>
      <w:r>
        <w:t xml:space="preserve"> it more visually appealing. </w:t>
      </w:r>
      <w:proofErr w:type="gramStart"/>
      <w:r>
        <w:t>But</w:t>
      </w:r>
      <w:proofErr w:type="gramEnd"/>
      <w:r>
        <w:t xml:space="preserve"> due to the way it was proposed, other ways to represent surface bump were adopted because they offer better results and </w:t>
      </w:r>
      <w:r w:rsidR="00B53094">
        <w:t>more flexibility</w:t>
      </w:r>
      <w:r>
        <w:t xml:space="preserve">. One of such is the storage of the surface normal in texture maps </w:t>
      </w:r>
      <w:r w:rsidR="00177BE8">
        <w:fldChar w:fldCharType="begin"/>
      </w:r>
      <w:r w:rsidR="00BC4C93">
        <w:instrText xml:space="preserve"> ADDIN ZOTERO_ITEM CSL_CITATION {"citationID":"BRIsUvtm","properties":{"formattedCitation":"(HEIDRICH; SEIDEL, 1999)","plainCitation":"(HEIDRICH; SEIDEL, 1999)"},"citationItems":[{"id":40,"uris":["http://zotero.org/users/local/ksghkIaS/items/UCTK6FQ3"],"uri":["http://zotero.org/users/local/ksghkIaS/items/UCTK6FQ3"],"itemData":{"id":40,"type":"paper-conference","title":"Realistic, hardware-accelerated shading and lighting","collection-title":"SIGGRAPH '99","publisher":"ACM Press/Addison-Wesley Publishing Co.","publisher-place":"New York, NY, USA","page":"171–178","event":"Proceedings of the 26th annual conference on Computer graphics and interactive techniques","event-place":"New York, NY, USA","DOI":"10.1145/311535.311554","ISBN":"0-201-48560-5","author":[{"family":"Heidrich","given":"Wolfgang"},{"family":"Seidel","given":"Hans-Peter"}],"issued":{"year":1999},"page-first":"171–178"}}],"schema":"https://github.com/citation-style-language/schema/raw/master/csl-citation.json"} </w:instrText>
      </w:r>
      <w:r w:rsidR="00177BE8">
        <w:fldChar w:fldCharType="separate"/>
      </w:r>
      <w:r w:rsidR="003670E8" w:rsidRPr="003670E8">
        <w:rPr>
          <w:szCs w:val="21"/>
        </w:rPr>
        <w:t>(HEIDRICH; SEIDEL, 1999)</w:t>
      </w:r>
      <w:r w:rsidR="00177BE8">
        <w:fldChar w:fldCharType="end"/>
      </w:r>
      <w:r>
        <w:t xml:space="preserve"> </w:t>
      </w:r>
      <w:r w:rsidR="00177BE8">
        <w:fldChar w:fldCharType="begin"/>
      </w:r>
      <w:r w:rsidR="00BC4C93">
        <w:instrText xml:space="preserve"> ADDIN ZOTERO_ITEM CSL_CITATION {"citationID":"srEF4ud8","properties":{"formattedCitation":"(KAUTZ; MCCOOL, 1999)","plainCitation":"(KAUTZ; MCCOOL, 1999)"},"citationItems":[{"id":42,"uris":["http://zotero.org/users/local/ksghkIaS/items/TFIG7QCP"],"uri":["http://zotero.org/users/local/ksghkIaS/items/TFIG7QCP"],"itemData":{"id":42,"type":"paper-conference","title":"Interactive rendering with arbitrary BRDFs using separable approximations","collection-title":"SIGGRAPH '99","publisher":"ACM","publisher-place":"New York, NY, USA","page":"253–","event":"ACM SIGGRAPH 99 Conference abstracts and applications","event-place":"New York, NY, USA","DOI":"10.1145/311625.312153","ISBN":"1-58113-103-8","author":[{"family":"Kautz","given":"Jan"},{"family":"McCool","given":"Michael D."}],"issued":{"year":1999},"page-first":"253–"}}],"schema":"https://github.com/citation-style-language/schema/raw/master/csl-citation.json"} </w:instrText>
      </w:r>
      <w:r w:rsidR="00177BE8">
        <w:fldChar w:fldCharType="separate"/>
      </w:r>
      <w:r w:rsidR="003670E8" w:rsidRPr="003670E8">
        <w:rPr>
          <w:szCs w:val="21"/>
        </w:rPr>
        <w:t>(KAUTZ; MCCOOL, 1999)</w:t>
      </w:r>
      <w:r w:rsidR="00177BE8">
        <w:fldChar w:fldCharType="end"/>
      </w:r>
      <w:r>
        <w:t xml:space="preserve"> to render diffuse and </w:t>
      </w:r>
      <w:proofErr w:type="spellStart"/>
      <w:r>
        <w:t>specular</w:t>
      </w:r>
      <w:proofErr w:type="spellEnd"/>
      <w:r>
        <w:t xml:space="preserve"> reflections from the small bump in the surface.  Another model that is based on </w:t>
      </w:r>
      <w:proofErr w:type="spellStart"/>
      <w:r>
        <w:t>microfacets</w:t>
      </w:r>
      <w:proofErr w:type="spellEnd"/>
      <w:r>
        <w:t xml:space="preserve"> is Cook-Torrance </w:t>
      </w:r>
      <w:r w:rsidR="00177BE8">
        <w:fldChar w:fldCharType="begin"/>
      </w:r>
      <w:r w:rsidR="00BC4C93">
        <w:instrText xml:space="preserve"> ADDIN ZOTERO_ITEM CSL_CITATION {"citationID":"VAfwQaOT","properties":{"formattedCitation":"(COOK; TORRANCE, K. E., 1982)","plainCitation":"(COOK; TORRANCE, K. E., 1982)"},"citationItems":[{"id":49,"uris":["http://zotero.org/users/local/ksghkIaS/items/T2ATU3ED"],"uri":["http://zotero.org/users/local/ksghkIaS/items/T2ATU3ED"],"itemData":{"id":49,"type":"article-journal","title":"A Reflectance Model for Computer Graphics","container-title":"ACM Trans. Graph.","page":"7–24","volume":"1","issue":"1","DOI":"10.1145/357290.357293","author":[{"family":"Cook","given":"R. L."},{"family":"Torrance","given":"K. E."}],"issued":{"year":1982,"month":1},"page-first":"7–24"}}],"schema":"https://github.com/citation-style-language/schema/raw/master/csl-citation.json"} </w:instrText>
      </w:r>
      <w:r w:rsidR="00177BE8">
        <w:fldChar w:fldCharType="separate"/>
      </w:r>
      <w:r w:rsidR="003670E8" w:rsidRPr="003670E8">
        <w:rPr>
          <w:szCs w:val="21"/>
        </w:rPr>
        <w:t>(COOK; TORRANCE, K. E., 1982)</w:t>
      </w:r>
      <w:r w:rsidR="00177BE8">
        <w:fldChar w:fldCharType="end"/>
      </w:r>
      <w:r>
        <w:t>, which also adds shadowing and a Fresnel term to make it more realistic.</w:t>
      </w:r>
      <w:r w:rsidR="008F2738">
        <w:t xml:space="preserve"> </w:t>
      </w:r>
      <w:r w:rsidR="00D74526">
        <w:t xml:space="preserve">Ward </w:t>
      </w:r>
      <w:r w:rsidR="00177BE8">
        <w:fldChar w:fldCharType="begin"/>
      </w:r>
      <w:r w:rsidR="00BC4C93">
        <w:instrText xml:space="preserve"> ADDIN ZOTERO_ITEM CSL_CITATION {"citationID":"48IsXC1P","properties":{"formattedCitation":"(WARD, 1992)","plainCitation":"(WARD, 1992)"},"citationItems":[{"id":51,"uris":["http://zotero.org/users/local/ksghkIaS/items/6XJV8KEQ"],"uri":["http://zotero.org/users/local/ksghkIaS/items/6XJV8KEQ"],"itemData":{"id":51,"type":"article-journal","title":"Measuring and modeling anisotropic reflection","container-title":"SIGGRAPH Comput. Graph.","page":"265–272","volume":"26","issue":"2","DOI":"10.1145/142920.134078","author":[{"family":"Ward","given":"Gregory J."}],"issued":{"year":1992,"month":7},"page-first":"265–272"}}],"schema":"https://github.com/citation-style-language/schema/raw/master/csl-citation.json"} </w:instrText>
      </w:r>
      <w:r w:rsidR="00177BE8">
        <w:fldChar w:fldCharType="separate"/>
      </w:r>
      <w:r w:rsidR="003670E8" w:rsidRPr="003670E8">
        <w:rPr>
          <w:szCs w:val="21"/>
        </w:rPr>
        <w:t>(WARD, 1992)</w:t>
      </w:r>
      <w:r w:rsidR="00177BE8">
        <w:fldChar w:fldCharType="end"/>
      </w:r>
      <w:r w:rsidR="005C3307">
        <w:t xml:space="preserve"> </w:t>
      </w:r>
      <w:r w:rsidR="00D74526">
        <w:t xml:space="preserve">introduced an anisotropic BRDF model that is based on an anisotropic Gaussian </w:t>
      </w:r>
      <w:proofErr w:type="spellStart"/>
      <w:r w:rsidR="00D74526">
        <w:t>microfacet</w:t>
      </w:r>
      <w:proofErr w:type="spellEnd"/>
      <w:r w:rsidR="00D74526">
        <w:t xml:space="preserve"> distribution</w:t>
      </w:r>
      <w:r w:rsidR="008F2738">
        <w:t xml:space="preserve"> and </w:t>
      </w:r>
      <w:proofErr w:type="spellStart"/>
      <w:r w:rsidR="008F2738">
        <w:t>Ashikhmin</w:t>
      </w:r>
      <w:proofErr w:type="spellEnd"/>
      <w:r w:rsidR="005C3307">
        <w:t xml:space="preserve"> </w:t>
      </w:r>
      <w:r w:rsidR="00177BE8">
        <w:fldChar w:fldCharType="begin"/>
      </w:r>
      <w:r w:rsidR="00BC4C93">
        <w:instrText xml:space="preserve"> ADDIN ZOTERO_ITEM CSL_CITATION {"citationID":"3pIM6QLO","properties":{"formattedCitation":"{\\rtf (ASHIKHMIN \\i et al.\\i0{}, 2000)}","plainCitation":"(ASHIKHMIN et al., 2000)"},"citationItems":[{"id":53,"uris":["http://zotero.org/users/local/ksghkIaS/items/3FXREQSF"],"uri":["http://zotero.org/users/local/ksghkIaS/items/3FXREQSF"],"itemData":{"id":53,"type":"article-journal","title":"A Microfacet-based BRDF Generator","container-title":"In: Proceedings SIGGRAPH '00","page":"65-74","abstract":"A method is presented that takes as an input a 2D microfacet orientation distribution and produces a 4D bidirectional reflectance distribution function (BRDF). This method differs from previous microfacet-based BRDF models in that it uses a simple shadowing term which allows it to handle very general microfacet distributions while maintaining reciprocity and energy conservation. The generator is shown on a variety of material types.","DOI":"10.1145/344779.344814","author":[{"family":"Ashikhmin","given":"Michael"},{"family":"Premoze","given":"Simon"},{"family":"Shirley","given":"Peter"}],"issued":{"year":2000},"page-first":"65"}}],"schema":"https://github.com/citation-style-language/schema/raw/master/csl-citation.json"} </w:instrText>
      </w:r>
      <w:r w:rsidR="00177BE8">
        <w:fldChar w:fldCharType="separate"/>
      </w:r>
      <w:r w:rsidR="003670E8" w:rsidRPr="003670E8">
        <w:rPr>
          <w:szCs w:val="24"/>
        </w:rPr>
        <w:t xml:space="preserve">(ASHIKHMIN </w:t>
      </w:r>
      <w:r w:rsidR="003670E8" w:rsidRPr="003670E8">
        <w:rPr>
          <w:i/>
          <w:iCs/>
          <w:szCs w:val="24"/>
        </w:rPr>
        <w:t>et al.</w:t>
      </w:r>
      <w:r w:rsidR="003670E8" w:rsidRPr="003670E8">
        <w:rPr>
          <w:szCs w:val="24"/>
        </w:rPr>
        <w:t>, 2000)</w:t>
      </w:r>
      <w:r w:rsidR="00177BE8">
        <w:fldChar w:fldCharType="end"/>
      </w:r>
      <w:r w:rsidR="005C3307">
        <w:t xml:space="preserve"> </w:t>
      </w:r>
      <w:r w:rsidR="00D74526">
        <w:t xml:space="preserve"> have </w:t>
      </w:r>
      <w:r w:rsidR="008F2738">
        <w:t>developed</w:t>
      </w:r>
      <w:r w:rsidR="00D74526">
        <w:t xml:space="preserve"> a way of generating reflection models from arbitrary normal distributions.</w:t>
      </w:r>
    </w:p>
    <w:p w:rsidR="00D3763D" w:rsidRDefault="00D3763D" w:rsidP="00D74526"/>
    <w:p w:rsidR="00D3763D" w:rsidRDefault="00D3763D" w:rsidP="00D74526">
      <w:r>
        <w:tab/>
        <w:t>This section will briefly explain the basics of Bump Mapping, then the more used model of Normal Mapping</w:t>
      </w:r>
      <w:r w:rsidR="001B73AD">
        <w:t xml:space="preserve"> and </w:t>
      </w:r>
      <w:r>
        <w:t xml:space="preserve">the Linear Efficient </w:t>
      </w:r>
      <w:proofErr w:type="spellStart"/>
      <w:r>
        <w:t>Antialiased</w:t>
      </w:r>
      <w:proofErr w:type="spellEnd"/>
      <w:r>
        <w:t xml:space="preserve"> Normal Mapping (LEAN) model in which this work was based on.</w:t>
      </w:r>
      <w:r w:rsidR="001B73AD">
        <w:t xml:space="preserve"> Since this work is to improve the LEAN model, it will also be presented the Distance Fog, a technique used to enhance the perception of distance by simulating fog and light scattering, causing distant objects to appear with lower contrast.</w:t>
      </w:r>
    </w:p>
    <w:p w:rsidR="00775B08" w:rsidRDefault="00775B08" w:rsidP="00D74526"/>
    <w:p w:rsidR="00775B08" w:rsidRDefault="00775B08" w:rsidP="00775B08">
      <w:pPr>
        <w:pStyle w:val="Heading2"/>
      </w:pPr>
      <w:r>
        <w:t>Bump Mapping</w:t>
      </w:r>
    </w:p>
    <w:p w:rsidR="00775B08" w:rsidRDefault="00775B08" w:rsidP="00775B08"/>
    <w:p w:rsidR="00EF6452" w:rsidRDefault="00814453" w:rsidP="00EF6452">
      <w:r>
        <w:t xml:space="preserve">In 1978, </w:t>
      </w:r>
      <w:proofErr w:type="spellStart"/>
      <w:r w:rsidR="00775B08">
        <w:t>Blinn</w:t>
      </w:r>
      <w:proofErr w:type="spellEnd"/>
      <w:r w:rsidR="00775B08">
        <w:t xml:space="preserve"> </w:t>
      </w:r>
      <w:r w:rsidR="00177BE8">
        <w:fldChar w:fldCharType="begin"/>
      </w:r>
      <w:r w:rsidR="00BC4C93">
        <w:instrText xml:space="preserve"> ADDIN ZOTERO_ITEM CSL_CITATION {"citationID":"TW5DWp2t","properties":{"formattedCitation":"(BLINN, 1978)","plainCitation":"(BLINN, 1978)"},"citationItems":[{"id":43,"uris":["http://zotero.org/users/local/ksghkIaS/items/B298NC8I"],"uri":["http://zotero.org/users/local/ksghkIaS/items/B298NC8I"],"itemData":{"id":43,"type":"article-journal","title":"Simulation of wrinkled surfaces","container-title":"SIGGRAPH Comput. Graph.","page":"286–292","volume":"12","issue":"3","abstract":"Computer generated shaded images have reached an impressive degree of realism with the current state of the art. They are not so realistic, however, that they would fool many people into believing they are real. One problem is that the surfaces tend to look artificial due to their extreme smoothness. What is needed is a means of simulating the surface irregularities that are on real surfaces. In 1973 Ed Catmull introduced the idea of using the parameter values of parametrically defined surfaces to index into a texture definition function which scales the intensity of the reflected light. By tying the texture pattern to the parameter values, the texture is guaranteed to rotate and move with the object. This is good for showing patterns painted on the surface, but attempts to simulate rough surfaces in this way are unconvincing. This paper presents a method of using a texturing function to perform a small perturbation on the direction of the surface normal before using it in the intensity calculations. This process yields images with realistic looking surface wrinkles without the need to model each wrinkle as a separate surface element. Several samples of images made with this technique are included.","DOI":"10.1145/965139.507101","author":[{"family":"Blinn","given":"James F."}],"issued":{"year":1978,"month":8},"page-first":"286–292"}}],"schema":"https://github.com/citation-style-language/schema/raw/master/csl-citation.json"} </w:instrText>
      </w:r>
      <w:r w:rsidR="00177BE8">
        <w:fldChar w:fldCharType="separate"/>
      </w:r>
      <w:r w:rsidR="003670E8" w:rsidRPr="003670E8">
        <w:rPr>
          <w:szCs w:val="21"/>
        </w:rPr>
        <w:t>(BLINN, 1978)</w:t>
      </w:r>
      <w:r w:rsidR="00177BE8">
        <w:fldChar w:fldCharType="end"/>
      </w:r>
      <w:r w:rsidR="00775B08">
        <w:t xml:space="preserve"> invented </w:t>
      </w:r>
      <w:r w:rsidR="008000E3">
        <w:t xml:space="preserve">the </w:t>
      </w:r>
      <w:r w:rsidR="00775B08">
        <w:t xml:space="preserve">bump mapping as a </w:t>
      </w:r>
      <w:r>
        <w:t>way</w:t>
      </w:r>
      <w:r w:rsidR="00775B08">
        <w:t xml:space="preserve"> of adding </w:t>
      </w:r>
      <w:r w:rsidR="008000E3">
        <w:t>details in the object's surface by</w:t>
      </w:r>
      <w:r w:rsidR="00775B08">
        <w:t xml:space="preserve"> using a texture </w:t>
      </w:r>
      <w:r>
        <w:t xml:space="preserve">in order </w:t>
      </w:r>
      <w:r w:rsidR="00775B08">
        <w:t xml:space="preserve">to define </w:t>
      </w:r>
      <w:r>
        <w:t>the</w:t>
      </w:r>
      <w:r w:rsidR="00775B08">
        <w:t xml:space="preserve"> </w:t>
      </w:r>
      <w:r w:rsidR="008000E3">
        <w:t>changes</w:t>
      </w:r>
      <w:r w:rsidR="00775B08">
        <w:t xml:space="preserve"> of the</w:t>
      </w:r>
      <w:r>
        <w:t xml:space="preserve"> object's</w:t>
      </w:r>
      <w:r w:rsidR="00775B08">
        <w:t xml:space="preserve"> underlying surface. </w:t>
      </w:r>
      <w:r w:rsidR="008000E3">
        <w:t>The</w:t>
      </w:r>
      <w:r w:rsidR="00775B08">
        <w:t xml:space="preserve"> bump maps have the advantage of </w:t>
      </w:r>
      <w:r>
        <w:t>being able to extend</w:t>
      </w:r>
      <w:r w:rsidR="00775B08">
        <w:t xml:space="preserve"> to true displacement maps, but </w:t>
      </w:r>
      <w:r>
        <w:t xml:space="preserve">doing so </w:t>
      </w:r>
      <w:r w:rsidR="00775B08">
        <w:t>require</w:t>
      </w:r>
      <w:r>
        <w:t>s</w:t>
      </w:r>
      <w:r w:rsidR="008000E3">
        <w:t xml:space="preserve"> more</w:t>
      </w:r>
      <w:r w:rsidR="00775B08">
        <w:t xml:space="preserve"> computing </w:t>
      </w:r>
      <w:r w:rsidR="008000E3">
        <w:t xml:space="preserve">operations, such as </w:t>
      </w:r>
      <w:r w:rsidR="00775B08">
        <w:t>the partial d</w:t>
      </w:r>
      <w:r>
        <w:t xml:space="preserve">erivatives at shading time. </w:t>
      </w:r>
      <w:r w:rsidR="00177BE8">
        <w:fldChar w:fldCharType="begin"/>
      </w:r>
      <w:r w:rsidR="00036CCE">
        <w:instrText xml:space="preserve"> REF _Ref327699866 \h </w:instrText>
      </w:r>
      <w:r w:rsidR="00177BE8">
        <w:fldChar w:fldCharType="separate"/>
      </w:r>
      <w:r w:rsidR="00C8777F">
        <w:t xml:space="preserve">Figure </w:t>
      </w:r>
      <w:r w:rsidR="00C8777F">
        <w:rPr>
          <w:noProof/>
        </w:rPr>
        <w:t>1</w:t>
      </w:r>
      <w:r w:rsidR="00177BE8">
        <w:fldChar w:fldCharType="end"/>
      </w:r>
      <w:r w:rsidR="00036CCE">
        <w:t xml:space="preserve"> </w:t>
      </w:r>
      <w:r w:rsidR="00B83400">
        <w:t>illustrates the process of generating a wrinkled surface using bump map</w:t>
      </w:r>
      <w:r w:rsidR="00EF6452">
        <w:t xml:space="preserve"> and </w:t>
      </w:r>
      <w:r w:rsidR="00177BE8">
        <w:fldChar w:fldCharType="begin"/>
      </w:r>
      <w:r w:rsidR="00EF6452">
        <w:instrText xml:space="preserve"> REF _Ref327723138 \h </w:instrText>
      </w:r>
      <w:r w:rsidR="00177BE8">
        <w:fldChar w:fldCharType="separate"/>
      </w:r>
      <w:r w:rsidR="00C8777F">
        <w:t xml:space="preserve">Figure </w:t>
      </w:r>
      <w:r w:rsidR="00C8777F">
        <w:rPr>
          <w:noProof/>
        </w:rPr>
        <w:t>2</w:t>
      </w:r>
      <w:r w:rsidR="00177BE8">
        <w:fldChar w:fldCharType="end"/>
      </w:r>
      <w:r w:rsidR="00EF6452">
        <w:t xml:space="preserve"> an example of bump mapping</w:t>
      </w:r>
      <w:r w:rsidR="00B83400">
        <w:t xml:space="preserve">. </w:t>
      </w:r>
      <w:r w:rsidR="008000E3">
        <w:t>Because of this extra computing</w:t>
      </w:r>
      <w:r w:rsidR="00775B08">
        <w:t xml:space="preserve">, most recent </w:t>
      </w:r>
      <w:r w:rsidR="008000E3">
        <w:t>approaches</w:t>
      </w:r>
      <w:r w:rsidR="00775B08">
        <w:t xml:space="preserve"> use</w:t>
      </w:r>
      <w:r>
        <w:t xml:space="preserve"> </w:t>
      </w:r>
      <w:r w:rsidR="00775B08">
        <w:t>normal map</w:t>
      </w:r>
      <w:r>
        <w:t>s</w:t>
      </w:r>
      <w:r w:rsidR="00775B08">
        <w:t xml:space="preserve"> </w:t>
      </w:r>
      <w:r w:rsidR="00177BE8">
        <w:fldChar w:fldCharType="begin"/>
      </w:r>
      <w:r w:rsidR="00BC4C93">
        <w:instrText xml:space="preserve"> ADDIN ZOTERO_ITEM CSL_CITATION {"citationID":"T7TfHXU7","properties":{"formattedCitation":"{\\rtf (COHEN \\i et al.\\i0{}, 1998)}","plainCitation":"(COHEN et al., 1998)"},"citationItems":[{"id":63,"uris":["http://zotero.org/users/local/ksghkIaS/items/7PSPREZP"],"uri":["http://zotero.org/users/local/ksghkIaS/items/7PSPREZP"],"itemData":{"id":63,"type":"paper-conference","title":"Appearance-preserving simplification","collection-title":"SIGGRAPH '98","publisher":"ACM","publisher-place":"New York, NY, USA","page":"115–122","event":"Proceedings of the 25th annual conference on Computer graphics and interactive techniques","event-place":"New York, NY, USA","DOI":"10.1145/280814.280832","ISBN":"0-89791-999-8","author":[{"family":"Cohen","given":"Jonathan"},{"family":"Olano","given":"Marc"},{"family":"Manocha","given":"Dinesh"}],"issued":{"year":1998},"page-first":"115–122"}}],"schema":"https://github.com/citation-style-language/schema/raw/master/csl-citation.json"} </w:instrText>
      </w:r>
      <w:r w:rsidR="00177BE8">
        <w:fldChar w:fldCharType="separate"/>
      </w:r>
      <w:r w:rsidR="003670E8" w:rsidRPr="003670E8">
        <w:rPr>
          <w:szCs w:val="24"/>
        </w:rPr>
        <w:t xml:space="preserve">(COHEN </w:t>
      </w:r>
      <w:r w:rsidR="003670E8" w:rsidRPr="003670E8">
        <w:rPr>
          <w:i/>
          <w:iCs/>
          <w:szCs w:val="24"/>
        </w:rPr>
        <w:t>et al.</w:t>
      </w:r>
      <w:r w:rsidR="003670E8" w:rsidRPr="003670E8">
        <w:rPr>
          <w:szCs w:val="24"/>
        </w:rPr>
        <w:t>, 1998)</w:t>
      </w:r>
      <w:r w:rsidR="00177BE8">
        <w:fldChar w:fldCharType="end"/>
      </w:r>
      <w:r w:rsidR="00775B08">
        <w:t xml:space="preserve">, </w:t>
      </w:r>
      <w:r>
        <w:t xml:space="preserve">which is </w:t>
      </w:r>
      <w:r w:rsidR="00775B08">
        <w:t xml:space="preserve">defined in the surface tangent space </w:t>
      </w:r>
      <w:r w:rsidR="00177BE8">
        <w:fldChar w:fldCharType="begin"/>
      </w:r>
      <w:r w:rsidR="00BC4C93">
        <w:instrText xml:space="preserve"> ADDIN ZOTERO_ITEM CSL_CITATION {"citationID":"AyR1bhU7","properties":{"formattedCitation":"{\\rtf (PEERCY \\i et al.\\i0{}, 1997)}","plainCitation":"(PEERCY et al., 1997)"},"citationItems":[{"id":61,"uris":["http://zotero.org/users/local/ksghkIaS/items/8EMEKTHT"],"uri":["http://zotero.org/users/local/ksghkIaS/items/8EMEKTHT"],"itemData":{"id":61,"type":"paper-conference","title":"Efficient bump mapping hardware","collection-title":"SIGGRAPH '97","publisher":"ACM Press/Addison-Wesley Publishing Co.","publisher-place":"New York, NY, USA","page":"303–306","event":"Proceedings of the 24th annual conference on Computer graphics and interactive techniques","event-place":"New York, NY, USA","DOI":"10.1145/258734.258873","ISBN":"0-89791-896-7","author":[{"family":"Peercy","given":"Mark"},{"family":"Airey","given":"John"},{"family":"Cabral","given":"Brian"}],"issued":{"year":1997},"page-first":"303–306"}}],"schema":"https://github.com/citation-style-language/schema/raw/master/csl-citation.json"} </w:instrText>
      </w:r>
      <w:r w:rsidR="00177BE8">
        <w:fldChar w:fldCharType="separate"/>
      </w:r>
      <w:r w:rsidR="003670E8" w:rsidRPr="003670E8">
        <w:rPr>
          <w:szCs w:val="24"/>
        </w:rPr>
        <w:t xml:space="preserve">(PEERCY </w:t>
      </w:r>
      <w:r w:rsidR="003670E8" w:rsidRPr="003670E8">
        <w:rPr>
          <w:i/>
          <w:iCs/>
          <w:szCs w:val="24"/>
        </w:rPr>
        <w:t>et al.</w:t>
      </w:r>
      <w:r w:rsidR="003670E8" w:rsidRPr="003670E8">
        <w:rPr>
          <w:szCs w:val="24"/>
        </w:rPr>
        <w:t>, 1997)</w:t>
      </w:r>
      <w:r w:rsidR="00177BE8">
        <w:fldChar w:fldCharType="end"/>
      </w:r>
      <w:r w:rsidR="00775B08">
        <w:t>.</w:t>
      </w:r>
    </w:p>
    <w:p w:rsidR="00775B08" w:rsidRDefault="00775B08" w:rsidP="00775B08"/>
    <w:p w:rsidR="00775B08" w:rsidRDefault="00775B08" w:rsidP="00EF6452">
      <w:r>
        <w:tab/>
      </w:r>
      <w:r w:rsidR="00144FAA">
        <w:t xml:space="preserve">However, a problem with highlight aliasing was noticed by </w:t>
      </w:r>
      <w:r>
        <w:t xml:space="preserve">Williams </w:t>
      </w:r>
      <w:r w:rsidR="00177BE8">
        <w:fldChar w:fldCharType="begin"/>
      </w:r>
      <w:r w:rsidR="00BC4C93">
        <w:instrText xml:space="preserve"> ADDIN ZOTERO_ITEM CSL_CITATION {"citationID":"dmRZWP8H","properties":{"formattedCitation":"(WILLIAMS, 1983)","plainCitation":"(WILLIAMS, 1983)"},"citationItems":[{"id":67,"uris":["http://zotero.org/users/local/ksghkIaS/items/4QU677TB"],"uri":["http://zotero.org/users/local/ksghkIaS/items/4QU677TB"],"itemData":{"id":67,"type":"article-journal","title":"Pyramidal parametrics","container-title":"SIGGRAPH Comput. Graph.","page":"1–11","volume":"17","issue":"3","abstract":"The mapping of images onto surfaces may substantially increase the realism and information content of computer-generated imagery. The projection of a flat source image onto a curved surface may involve sampling difficulties, however, which are compounded as the view of the surface changes. As the projected scale of the surface increases, interpolation between the original samples of the source image is necessary; as the scale is reduced, approximation of multiple samples in the source is required. Thus a constantly changing sampling window of view-dependent shape must traverse the source image. To reduce the computation implied by these requirements, a set of prefiltered source images may be created. This approach can be applied to particular advantage in animation, where a large number of frames using the same source image must be generated. This paper advances a “pyramidal parametric” prefiltering and sampling geometry which minimizes aliasing effects and assures continuity within and between target images. Although the mapping of texture onto surfaces is an excellent example of the process and provided the original motivation for its development, pyramidal parametric data structures admit of wider application. The aliasing of not only surface texture, but also highlights and even the surface representations themselves, may be minimized by pyramidal parametric means.","DOI":"10.1145/964967.801126","author":[{"family":"Williams","given":"Lance"}],"issued":{"year":1983,"month":7},"page-first":"1–11"}}],"schema":"https://github.com/citation-style-language/schema/raw/master/csl-citation.json"} </w:instrText>
      </w:r>
      <w:r w:rsidR="00177BE8">
        <w:fldChar w:fldCharType="separate"/>
      </w:r>
      <w:r w:rsidR="003670E8" w:rsidRPr="003670E8">
        <w:rPr>
          <w:szCs w:val="21"/>
        </w:rPr>
        <w:t>(WILLIAMS, 1983)</w:t>
      </w:r>
      <w:r w:rsidR="00177BE8">
        <w:fldChar w:fldCharType="end"/>
      </w:r>
      <w:r>
        <w:t xml:space="preserve"> </w:t>
      </w:r>
      <w:r w:rsidR="00144FAA">
        <w:t>during</w:t>
      </w:r>
      <w:r>
        <w:t xml:space="preserve"> texture filtering, which </w:t>
      </w:r>
      <w:r w:rsidR="00144FAA">
        <w:t xml:space="preserve">was identified by </w:t>
      </w:r>
      <w:proofErr w:type="spellStart"/>
      <w:r w:rsidR="00254288">
        <w:t>Kajiya</w:t>
      </w:r>
      <w:proofErr w:type="spellEnd"/>
      <w:r w:rsidR="00254288">
        <w:t xml:space="preserve"> </w:t>
      </w:r>
      <w:r w:rsidR="00177BE8">
        <w:fldChar w:fldCharType="begin"/>
      </w:r>
      <w:r w:rsidR="00BC4C93">
        <w:instrText xml:space="preserve"> ADDIN ZOTERO_ITEM CSL_CITATION {"citationID":"TZdJcUuE","properties":{"formattedCitation":"(KAJIYA, 1985)","plainCitation":"(KAJIYA, 1985)"},"citationItems":[{"id":65,"uris":["http://zotero.org/users/local/ksghkIaS/items/EN3VS6BW"],"uri":["http://zotero.org/users/local/ksghkIaS/items/EN3VS6BW"],"itemData":{"id":65,"type":"paper-conference","title":"Anisotropic reflection models","collection-title":"SIGGRAPH '85","publisher":"ACM","publisher-place":"New York, NY, USA","page":"15–21","event":"Proceedings of the 12th annual conference on Computer graphics and interactive techniques","event-place":"New York, NY, USA","abstract":"We present a new set of lighting models derived from the questions of electromagnetism. These models describe the reflection and refraction of light from surfaces which exhibit anisotropy---surfaces with preferred directions. The model allows a new mapping technique, which we call frame mapping. We also discuss the general relationship between geometric models, surface mapping of all types, and lighting models in the context of rendering images with extreme complexity.","DOI":"10.1145/325334.325167","ISBN":"0-89791-166-0","author":[{"family":"Kajiya","given":"James T."}],"issued":{"year":1985},"page-first":"15–21"}}],"schema":"https://github.com/citation-style-language/schema/raw/master/csl-citation.json"} </w:instrText>
      </w:r>
      <w:r w:rsidR="00177BE8">
        <w:fldChar w:fldCharType="separate"/>
      </w:r>
      <w:r w:rsidR="003670E8" w:rsidRPr="003670E8">
        <w:rPr>
          <w:szCs w:val="21"/>
        </w:rPr>
        <w:t>(KAJIYA, 1985)</w:t>
      </w:r>
      <w:r w:rsidR="00177BE8">
        <w:fldChar w:fldCharType="end"/>
      </w:r>
      <w:r>
        <w:t xml:space="preserve"> as part of a hierarchy of scales from surface changes </w:t>
      </w:r>
      <w:r w:rsidR="00144FAA">
        <w:t>from</w:t>
      </w:r>
      <w:r>
        <w:t xml:space="preserve"> bumps to BRDF.</w:t>
      </w:r>
      <w:r w:rsidR="00254288">
        <w:t xml:space="preserve"> Many techniques </w:t>
      </w:r>
      <w:r w:rsidR="00144FAA">
        <w:t xml:space="preserve">that try </w:t>
      </w:r>
      <w:r w:rsidR="00254288">
        <w:t>to solve this problem were proposed</w:t>
      </w:r>
      <w:r w:rsidR="00144FAA">
        <w:t>,</w:t>
      </w:r>
      <w:r w:rsidR="00254288">
        <w:t xml:space="preserve"> but they </w:t>
      </w:r>
      <w:r w:rsidR="00144FAA">
        <w:t xml:space="preserve">require too many </w:t>
      </w:r>
      <w:r w:rsidR="00254288">
        <w:t>pre</w:t>
      </w:r>
      <w:r w:rsidR="00EF6452">
        <w:t>-</w:t>
      </w:r>
      <w:r w:rsidR="00254288">
        <w:t xml:space="preserve">computation, such as </w:t>
      </w:r>
      <w:r w:rsidR="00177BE8">
        <w:fldChar w:fldCharType="begin"/>
      </w:r>
      <w:r w:rsidR="00BC4C93">
        <w:instrText xml:space="preserve"> ADDIN ZOTERO_ITEM CSL_CITATION {"citationID":"1eaMFK1h","properties":{"formattedCitation":"{\\rtf (CABRAL \\i et al.\\i0{}, 1987)}","plainCitation":"(CABRAL et al., 1987)"},"citationItems":[{"id":70,"uris":["http://zotero.org/users/local/ksghkIaS/items/PFG2C25T"],"uri":["http://zotero.org/users/local/ksghkIaS/items/PFG2C25T"],"itemData":{"id":70,"type":"article-journal","title":"Bidirectional reflection functions from surface bump maps","container-title":"SIGGRAPH Comput. Graph.","page":"273–281","volume":"21","issue":"4","abstract":"The Torrance-Sparrow model for calculating bidirectional reflection functions contains a geometrical attenuation factor to account for shadowing and occlusions in a hypothetical distribution of grooves on a rough surface. Using an efficient table-based method for determining the shadows and occlusions, we calculate the geometric attenuation factor for surfaces defined by a specific table of bump heights.Diffuse and glossy specular reflection of the environment can be handled in a unified manner by using an integral of the bidirectional reflection function times the environmental illumination, over the hemisphere of solid angle above a surface. We present a method of estimating the integral, by expanding the bidirectional reflection coefficient in spherical harmonics, and show how the coefficients in this expansion can be determined efficiently by reorganizing our geometric attenuation calculation.","DOI":"10.1145/37402.37434","author":[{"family":"Cabral","given":"Brian"},{"family":"Max","given":"Nelson"},{"family":"Springmeyer","given":"Rebecca"}],"issued":{"year":1987,"month":8},"page-first":"273–281"}}],"schema":"https://github.com/citation-style-language/schema/raw/master/csl-citation.json"} </w:instrText>
      </w:r>
      <w:r w:rsidR="00177BE8">
        <w:fldChar w:fldCharType="separate"/>
      </w:r>
      <w:r w:rsidR="003670E8" w:rsidRPr="003670E8">
        <w:rPr>
          <w:szCs w:val="24"/>
        </w:rPr>
        <w:t xml:space="preserve">(CABRAL </w:t>
      </w:r>
      <w:r w:rsidR="003670E8" w:rsidRPr="003670E8">
        <w:rPr>
          <w:i/>
          <w:iCs/>
          <w:szCs w:val="24"/>
        </w:rPr>
        <w:t>et al.</w:t>
      </w:r>
      <w:r w:rsidR="003670E8" w:rsidRPr="003670E8">
        <w:rPr>
          <w:szCs w:val="24"/>
        </w:rPr>
        <w:t>, 1987)</w:t>
      </w:r>
      <w:r w:rsidR="00177BE8">
        <w:fldChar w:fldCharType="end"/>
      </w:r>
      <w:r w:rsidR="00177BE8">
        <w:fldChar w:fldCharType="begin"/>
      </w:r>
      <w:r w:rsidR="00BC4C93">
        <w:instrText xml:space="preserve"> ADDIN ZOTERO_ITEM CSL_CITATION {"citationID":"8JrVcGhx","properties":{"formattedCitation":"(BECKER; MAX, N. L., 1993)","plainCitation":"(BECKER; MAX, N. L., 1993)"},"citationItems":[{"id":74,"uris":["http://zotero.org/users/local/ksghkIaS/items/PUC5DPWQ"],"uri":["http://zotero.org/users/local/ksghkIaS/items/PUC5DPWQ"],"itemData":{"id":74,"type":"paper-conference","title":"Smooth transitions between bump rendering algorithms","collection-title":"SIGGRAPH '93","publisher":"ACM","publisher-place":"New York, NY, USA","page":"183–190","event":"Proceedings of the 20th annual conference on Computer graphics and interactive techniques","event-place":"New York, NY, USA","DOI":"10.1145/166117.166141","ISBN":"0-89791-601-8","author":[{"family":"Becker","given":"Barry G."},{"family":"Max","given":"Nelson L."}],"issued":{"year":1993},"page-first":"183–190"}}],"schema":"https://github.com/citation-style-language/schema/raw/master/csl-citation.json"} </w:instrText>
      </w:r>
      <w:r w:rsidR="00177BE8">
        <w:fldChar w:fldCharType="separate"/>
      </w:r>
      <w:r w:rsidR="003670E8" w:rsidRPr="003670E8">
        <w:rPr>
          <w:szCs w:val="21"/>
        </w:rPr>
        <w:t>(BECKER; MAX, N. L., 1993)</w:t>
      </w:r>
      <w:r w:rsidR="00177BE8">
        <w:fldChar w:fldCharType="end"/>
      </w:r>
      <w:r w:rsidR="00177BE8">
        <w:fldChar w:fldCharType="begin"/>
      </w:r>
      <w:r w:rsidR="00BC4C93">
        <w:instrText xml:space="preserve"> ADDIN ZOTERO_ITEM CSL_CITATION {"citationID":"ZRos3TUc","properties":{"formattedCitation":"{\\rtf (WESTIN \\i et al.\\i0{}, 1992)}","plainCitation":"(WESTIN et al., 1992)"},"citationItems":[{"id":72,"uris":["http://zotero.org/users/local/ksghkIaS/items/KBG7MDQU"],"uri":["http://zotero.org/users/local/ksghkIaS/items/KBG7MDQU"],"itemData":{"id":72,"type":"paper-conference","title":"Predicting reflectance functions from complex surfaces","collection-title":"SIGGRAPH '92","publisher":"ACM","publisher-place":"New York, NY, USA","page":"255–264","event":"Proceedings of the 19th annual conference on Computer graphics and interactive techniques","event-place":"New York, NY, USA","DOI":"10.1145/133994.134075","ISBN":"0-89791-479-1","author":[{"family":"Westin","given":"Stephen H."},{"family":"Arvo","given":"James R."},{"family":"Torrance","given":"Kenneth E."}],"issued":{"year":1992},"page-first":"255–264"}}],"schema":"https://github.com/citation-style-language/schema/raw/master/csl-citation.json"} </w:instrText>
      </w:r>
      <w:r w:rsidR="00177BE8">
        <w:fldChar w:fldCharType="separate"/>
      </w:r>
      <w:r w:rsidR="003670E8" w:rsidRPr="003670E8">
        <w:rPr>
          <w:szCs w:val="24"/>
        </w:rPr>
        <w:t xml:space="preserve">(WESTIN </w:t>
      </w:r>
      <w:r w:rsidR="003670E8" w:rsidRPr="003670E8">
        <w:rPr>
          <w:i/>
          <w:iCs/>
          <w:szCs w:val="24"/>
        </w:rPr>
        <w:t>et al.</w:t>
      </w:r>
      <w:r w:rsidR="003670E8" w:rsidRPr="003670E8">
        <w:rPr>
          <w:szCs w:val="24"/>
        </w:rPr>
        <w:t>, 1992)</w:t>
      </w:r>
      <w:r w:rsidR="00177BE8">
        <w:fldChar w:fldCharType="end"/>
      </w:r>
      <w:r w:rsidR="00254288">
        <w:t>.</w:t>
      </w:r>
    </w:p>
    <w:p w:rsidR="004D7A07" w:rsidRDefault="004D7A07" w:rsidP="00EF6452">
      <w:pPr>
        <w:keepNext/>
        <w:jc w:val="center"/>
      </w:pPr>
      <w:r>
        <w:rPr>
          <w:noProof/>
        </w:rPr>
        <w:lastRenderedPageBreak/>
        <w:drawing>
          <wp:inline distT="0" distB="0" distL="0" distR="0">
            <wp:extent cx="2819400" cy="1314450"/>
            <wp:effectExtent l="1905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srcRect/>
                    <a:stretch>
                      <a:fillRect/>
                    </a:stretch>
                  </pic:blipFill>
                  <pic:spPr bwMode="auto">
                    <a:xfrm>
                      <a:off x="0" y="0"/>
                      <a:ext cx="2819400" cy="1314450"/>
                    </a:xfrm>
                    <a:prstGeom prst="rect">
                      <a:avLst/>
                    </a:prstGeom>
                    <a:noFill/>
                    <a:ln w="9525">
                      <a:noFill/>
                      <a:miter lim="800000"/>
                      <a:headEnd/>
                      <a:tailEnd/>
                    </a:ln>
                  </pic:spPr>
                </pic:pic>
              </a:graphicData>
            </a:graphic>
          </wp:inline>
        </w:drawing>
      </w:r>
    </w:p>
    <w:p w:rsidR="00775B08" w:rsidRDefault="004D7A07" w:rsidP="00EF6452">
      <w:pPr>
        <w:pStyle w:val="Caption"/>
      </w:pPr>
      <w:bookmarkStart w:id="0" w:name="_Ref327699866"/>
      <w:r>
        <w:t xml:space="preserve">Figure </w:t>
      </w:r>
      <w:r w:rsidR="00177BE8">
        <w:fldChar w:fldCharType="begin"/>
      </w:r>
      <w:r>
        <w:instrText xml:space="preserve"> SEQ Figure \* ARABIC </w:instrText>
      </w:r>
      <w:r w:rsidR="00177BE8">
        <w:fldChar w:fldCharType="separate"/>
      </w:r>
      <w:r w:rsidR="00C8777F">
        <w:rPr>
          <w:noProof/>
        </w:rPr>
        <w:t>1</w:t>
      </w:r>
      <w:r w:rsidR="00177BE8">
        <w:fldChar w:fldCharType="end"/>
      </w:r>
      <w:bookmarkEnd w:id="0"/>
      <w:r>
        <w:t xml:space="preserve">: Bump Mapping. Smooth Surface + Wrinkle </w:t>
      </w:r>
      <w:r w:rsidR="00431C78">
        <w:t>F</w:t>
      </w:r>
      <w:r>
        <w:t xml:space="preserve">unction = Wrinkled Surface </w:t>
      </w:r>
      <w:r w:rsidR="00D671C6">
        <w:t>and</w:t>
      </w:r>
      <w:r w:rsidR="000A568E">
        <w:t xml:space="preserve"> then</w:t>
      </w:r>
      <w:r>
        <w:t xml:space="preserve"> perturbed </w:t>
      </w:r>
      <w:proofErr w:type="spellStart"/>
      <w:r>
        <w:t>Normals</w:t>
      </w:r>
      <w:proofErr w:type="spellEnd"/>
      <w:r>
        <w:t xml:space="preserve">. Figure adapted from </w:t>
      </w:r>
      <w:r w:rsidR="00036CCE">
        <w:t>"</w:t>
      </w:r>
      <w:r>
        <w:t>Simulation of Wrinkled Surfaces</w:t>
      </w:r>
      <w:r w:rsidR="00036CCE">
        <w:t>"</w:t>
      </w:r>
      <w:r>
        <w:t>.</w:t>
      </w:r>
    </w:p>
    <w:p w:rsidR="00EF6452" w:rsidRDefault="00EF6452" w:rsidP="00EF6452">
      <w:pPr>
        <w:keepNext/>
        <w:jc w:val="center"/>
      </w:pPr>
      <w:r>
        <w:rPr>
          <w:noProof/>
        </w:rPr>
        <w:drawing>
          <wp:inline distT="0" distB="0" distL="0" distR="0">
            <wp:extent cx="1857375" cy="1863651"/>
            <wp:effectExtent l="19050" t="0" r="9525" b="0"/>
            <wp:docPr id="2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 cstate="print"/>
                    <a:srcRect/>
                    <a:stretch>
                      <a:fillRect/>
                    </a:stretch>
                  </pic:blipFill>
                  <pic:spPr bwMode="auto">
                    <a:xfrm>
                      <a:off x="0" y="0"/>
                      <a:ext cx="1865521" cy="1871824"/>
                    </a:xfrm>
                    <a:prstGeom prst="rect">
                      <a:avLst/>
                    </a:prstGeom>
                    <a:noFill/>
                    <a:ln w="9525">
                      <a:noFill/>
                      <a:miter lim="800000"/>
                      <a:headEnd/>
                      <a:tailEnd/>
                    </a:ln>
                  </pic:spPr>
                </pic:pic>
              </a:graphicData>
            </a:graphic>
          </wp:inline>
        </w:drawing>
      </w:r>
    </w:p>
    <w:p w:rsidR="00D74526" w:rsidRDefault="00EF6452" w:rsidP="00EF6452">
      <w:pPr>
        <w:pStyle w:val="Caption"/>
        <w:jc w:val="center"/>
      </w:pPr>
      <w:bookmarkStart w:id="1" w:name="_Ref327723138"/>
      <w:r>
        <w:t xml:space="preserve">Figure </w:t>
      </w:r>
      <w:fldSimple w:instr=" SEQ Figure \* ARABIC ">
        <w:r w:rsidR="00C8777F">
          <w:rPr>
            <w:noProof/>
          </w:rPr>
          <w:t>2</w:t>
        </w:r>
      </w:fldSimple>
      <w:bookmarkEnd w:id="1"/>
      <w:r>
        <w:t xml:space="preserve">: </w:t>
      </w:r>
      <w:proofErr w:type="gramStart"/>
      <w:r w:rsidR="00930476">
        <w:t>End result</w:t>
      </w:r>
      <w:proofErr w:type="gramEnd"/>
      <w:r>
        <w:t xml:space="preserve"> of Bump Mapping</w:t>
      </w:r>
    </w:p>
    <w:p w:rsidR="00EF6452" w:rsidRDefault="00EF6452" w:rsidP="00D74526"/>
    <w:p w:rsidR="00AA3BFB" w:rsidRPr="007B460E" w:rsidRDefault="00BE3642" w:rsidP="00AA3BFB">
      <w:pPr>
        <w:pStyle w:val="Heading2"/>
        <w:rPr>
          <w:szCs w:val="24"/>
        </w:rPr>
      </w:pPr>
      <w:r>
        <w:t>Normal Map</w:t>
      </w:r>
      <w:r w:rsidR="00FF0CCF">
        <w:t>ping</w:t>
      </w:r>
    </w:p>
    <w:p w:rsidR="00020342" w:rsidRDefault="00020342" w:rsidP="003006E3"/>
    <w:p w:rsidR="00036CCE" w:rsidRDefault="00020342" w:rsidP="0098054F">
      <w:r>
        <w:t xml:space="preserve">Because of the </w:t>
      </w:r>
      <w:r w:rsidR="00036CCE">
        <w:t>computational</w:t>
      </w:r>
      <w:r>
        <w:t xml:space="preserve"> restrictions for the original Bump Mapping, a new technique was created. The normal mapping </w:t>
      </w:r>
      <w:r w:rsidR="00177BE8">
        <w:fldChar w:fldCharType="begin"/>
      </w:r>
      <w:r w:rsidR="003670E8">
        <w:instrText xml:space="preserve"> ADDIN ZOTERO_ITEM CSL_CITATION {"citationID":"4HWoIEWV","properties":{"formattedCitation":"(COHEN, 1998)","plainCitation":"(COHEN, 1998)"},"citationItems":[{"id":60,"uris":["http://zotero.org/users/local/ksghkIaS/items/HAE4QRXM"],"uri":["http://zotero.org/users/local/ksghkIaS/items/HAE4QRXM"],"itemData":{"id":60,"type":"thesis","title":"Appearance-preserving simpli\fcation of polygonal models","publisher":"The University of North Carolina at Chapel Hill","author":[{"family":"Cohen","given":"Jonathan"}],"issued":{"year":1998}}}],"schema":"https://github.com/citation-style-language/schema/raw/master/csl-citation.json"} </w:instrText>
      </w:r>
      <w:r w:rsidR="00177BE8">
        <w:fldChar w:fldCharType="separate"/>
      </w:r>
      <w:r w:rsidR="003670E8" w:rsidRPr="003670E8">
        <w:rPr>
          <w:szCs w:val="21"/>
        </w:rPr>
        <w:t>(COHEN, 1998)</w:t>
      </w:r>
      <w:r w:rsidR="00177BE8">
        <w:fldChar w:fldCharType="end"/>
      </w:r>
      <w:r>
        <w:t xml:space="preserve"> replaces the object's normal entirely by doing a look-up into a normal map, while bump mapping changes the existing surface normal. For that,</w:t>
      </w:r>
      <w:r w:rsidR="003006E3">
        <w:t xml:space="preserve"> the </w:t>
      </w:r>
      <w:proofErr w:type="spellStart"/>
      <w:r w:rsidR="003006E3">
        <w:t>normals</w:t>
      </w:r>
      <w:proofErr w:type="spellEnd"/>
      <w:r w:rsidR="003006E3">
        <w:t xml:space="preserve"> of the normal map are stored in</w:t>
      </w:r>
      <w:r>
        <w:t xml:space="preserve"> tangent space</w:t>
      </w:r>
      <w:r w:rsidR="003006E3">
        <w:t xml:space="preserve">. </w:t>
      </w:r>
      <w:r>
        <w:t>So, b</w:t>
      </w:r>
      <w:r w:rsidR="003006E3">
        <w:t xml:space="preserve">y using normal maps instead of bump maps, </w:t>
      </w:r>
      <w:r>
        <w:t>the perturbation is no longer limited by object space.</w:t>
      </w:r>
      <w:r w:rsidR="003006E3">
        <w:t xml:space="preserve"> </w:t>
      </w:r>
      <w:r w:rsidR="00CA7817">
        <w:t xml:space="preserve">Because of this generality, it is possible to enhance visual quality by mapping the </w:t>
      </w:r>
      <w:proofErr w:type="spellStart"/>
      <w:r w:rsidR="00CA7817">
        <w:t>normals</w:t>
      </w:r>
      <w:proofErr w:type="spellEnd"/>
      <w:r w:rsidR="00CA7817">
        <w:t xml:space="preserve"> from a high-resolution surface and store as a texture map.</w:t>
      </w:r>
      <w:r w:rsidR="00036CCE">
        <w:t xml:space="preserve"> </w:t>
      </w:r>
      <w:r w:rsidR="00EF6452">
        <w:t xml:space="preserve"> </w:t>
      </w:r>
      <w:r w:rsidR="00177BE8">
        <w:fldChar w:fldCharType="begin"/>
      </w:r>
      <w:r w:rsidR="00EF6452">
        <w:instrText xml:space="preserve"> REF _Ref327722940 \h </w:instrText>
      </w:r>
      <w:r w:rsidR="00177BE8">
        <w:fldChar w:fldCharType="separate"/>
      </w:r>
      <w:r w:rsidR="00C8777F">
        <w:t xml:space="preserve">Figure </w:t>
      </w:r>
      <w:r w:rsidR="00C8777F">
        <w:rPr>
          <w:noProof/>
        </w:rPr>
        <w:t>3</w:t>
      </w:r>
      <w:r w:rsidR="00177BE8">
        <w:fldChar w:fldCharType="end"/>
      </w:r>
      <w:r w:rsidR="00EF6452">
        <w:t xml:space="preserve"> illustrates a typical example of Normal Mapping.</w:t>
      </w:r>
    </w:p>
    <w:p w:rsidR="00EF6452" w:rsidRDefault="00EF6452" w:rsidP="0098054F"/>
    <w:p w:rsidR="00EF6452" w:rsidRDefault="00EF6452" w:rsidP="00EF6452">
      <w:pPr>
        <w:keepNext/>
        <w:jc w:val="center"/>
      </w:pPr>
      <w:r>
        <w:rPr>
          <w:noProof/>
        </w:rPr>
        <w:drawing>
          <wp:inline distT="0" distB="0" distL="0" distR="0">
            <wp:extent cx="1865376" cy="1865376"/>
            <wp:effectExtent l="19050" t="0" r="1524" b="0"/>
            <wp:docPr id="20" name="Picture 14" descr="http://read.pudn.com/downloads113/sourcecode/windows/other/471455/Normal%20mapping/stone_wall_normal_map_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read.pudn.com/downloads113/sourcecode/windows/other/471455/Normal%20mapping/stone_wall_normal_map__.jpg"/>
                    <pic:cNvPicPr>
                      <a:picLocks noChangeAspect="1" noChangeArrowheads="1"/>
                    </pic:cNvPicPr>
                  </pic:nvPicPr>
                  <pic:blipFill>
                    <a:blip r:embed="rId8" cstate="print"/>
                    <a:srcRect/>
                    <a:stretch>
                      <a:fillRect/>
                    </a:stretch>
                  </pic:blipFill>
                  <pic:spPr bwMode="auto">
                    <a:xfrm>
                      <a:off x="0" y="0"/>
                      <a:ext cx="1865376" cy="1865376"/>
                    </a:xfrm>
                    <a:prstGeom prst="rect">
                      <a:avLst/>
                    </a:prstGeom>
                    <a:noFill/>
                    <a:ln w="9525">
                      <a:noFill/>
                      <a:miter lim="800000"/>
                      <a:headEnd/>
                      <a:tailEnd/>
                    </a:ln>
                  </pic:spPr>
                </pic:pic>
              </a:graphicData>
            </a:graphic>
          </wp:inline>
        </w:drawing>
      </w:r>
    </w:p>
    <w:p w:rsidR="00EF6452" w:rsidRDefault="00EF6452" w:rsidP="00EF6452">
      <w:pPr>
        <w:pStyle w:val="Caption"/>
        <w:jc w:val="center"/>
      </w:pPr>
      <w:bookmarkStart w:id="2" w:name="_Ref327722940"/>
      <w:r>
        <w:t xml:space="preserve">Figure </w:t>
      </w:r>
      <w:fldSimple w:instr=" SEQ Figure \* ARABIC ">
        <w:r w:rsidR="00C8777F">
          <w:rPr>
            <w:noProof/>
          </w:rPr>
          <w:t>3</w:t>
        </w:r>
      </w:fldSimple>
      <w:bookmarkEnd w:id="2"/>
      <w:r>
        <w:t>: Typical example of Normal Map</w:t>
      </w:r>
    </w:p>
    <w:p w:rsidR="00CA7817" w:rsidRDefault="00CA7817" w:rsidP="003006E3"/>
    <w:p w:rsidR="0098054F" w:rsidRDefault="003006E3" w:rsidP="0098054F">
      <w:r>
        <w:lastRenderedPageBreak/>
        <w:tab/>
      </w:r>
      <w:r w:rsidR="0098054F">
        <w:t xml:space="preserve">To generate a texture map containing the new surface normal, each vertex normal from the high-resolution surface is mapped to a </w:t>
      </w:r>
      <w:proofErr w:type="spellStart"/>
      <w:r w:rsidR="0098054F">
        <w:t>texel</w:t>
      </w:r>
      <w:proofErr w:type="spellEnd"/>
      <w:r w:rsidR="0098054F">
        <w:t xml:space="preserve"> and will correspond to a point in the low resolution surface. </w:t>
      </w:r>
      <w:r w:rsidR="00177BE8">
        <w:fldChar w:fldCharType="begin"/>
      </w:r>
      <w:r w:rsidR="0098054F">
        <w:instrText xml:space="preserve"> REF _Ref327700065 \h </w:instrText>
      </w:r>
      <w:r w:rsidR="00177BE8">
        <w:fldChar w:fldCharType="separate"/>
      </w:r>
      <w:r w:rsidR="00C8777F">
        <w:t xml:space="preserve">Figure </w:t>
      </w:r>
      <w:r w:rsidR="00C8777F">
        <w:rPr>
          <w:noProof/>
        </w:rPr>
        <w:t>4</w:t>
      </w:r>
      <w:r w:rsidR="00177BE8">
        <w:fldChar w:fldCharType="end"/>
      </w:r>
      <w:r w:rsidR="0098054F">
        <w:t xml:space="preserve"> illustrates the usage of such technique for a model using only 975 triangles. The left model is using a normal map created with a higher resolution</w:t>
      </w:r>
      <w:r w:rsidR="00ED0B5E">
        <w:t xml:space="preserve"> surface and applying in </w:t>
      </w:r>
      <w:r w:rsidR="00FA7BEE">
        <w:t>a less detailed mesh</w:t>
      </w:r>
      <w:r w:rsidR="0098054F">
        <w:t xml:space="preserve">, and the right </w:t>
      </w:r>
      <w:r w:rsidR="00ED0B5E">
        <w:t xml:space="preserve">is </w:t>
      </w:r>
      <w:r w:rsidR="0098054F">
        <w:t xml:space="preserve">using per-vertex </w:t>
      </w:r>
      <w:proofErr w:type="spellStart"/>
      <w:r w:rsidR="0098054F">
        <w:t>normals</w:t>
      </w:r>
      <w:proofErr w:type="spellEnd"/>
      <w:r w:rsidR="0098054F">
        <w:t>.</w:t>
      </w:r>
    </w:p>
    <w:p w:rsidR="0098054F" w:rsidRDefault="0098054F" w:rsidP="0098054F"/>
    <w:p w:rsidR="0098054F" w:rsidRDefault="0098054F" w:rsidP="0098054F">
      <w:pPr>
        <w:keepNext/>
      </w:pPr>
      <w:r>
        <w:rPr>
          <w:noProof/>
        </w:rPr>
        <w:drawing>
          <wp:inline distT="0" distB="0" distL="0" distR="0">
            <wp:extent cx="2819400" cy="1685925"/>
            <wp:effectExtent l="19050" t="0" r="0"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srcRect/>
                    <a:stretch>
                      <a:fillRect/>
                    </a:stretch>
                  </pic:blipFill>
                  <pic:spPr bwMode="auto">
                    <a:xfrm>
                      <a:off x="0" y="0"/>
                      <a:ext cx="2819400" cy="1685925"/>
                    </a:xfrm>
                    <a:prstGeom prst="rect">
                      <a:avLst/>
                    </a:prstGeom>
                    <a:noFill/>
                    <a:ln w="9525">
                      <a:noFill/>
                      <a:miter lim="800000"/>
                      <a:headEnd/>
                      <a:tailEnd/>
                    </a:ln>
                  </pic:spPr>
                </pic:pic>
              </a:graphicData>
            </a:graphic>
          </wp:inline>
        </w:drawing>
      </w:r>
    </w:p>
    <w:p w:rsidR="0098054F" w:rsidRDefault="0098054F" w:rsidP="0098054F">
      <w:pPr>
        <w:pStyle w:val="Caption"/>
      </w:pPr>
      <w:bookmarkStart w:id="3" w:name="_Ref327700065"/>
      <w:r>
        <w:t xml:space="preserve">Figure </w:t>
      </w:r>
      <w:fldSimple w:instr=" SEQ Figure \* ARABIC ">
        <w:r w:rsidR="00C8777F">
          <w:rPr>
            <w:noProof/>
          </w:rPr>
          <w:t>4</w:t>
        </w:r>
      </w:fldSimple>
      <w:bookmarkEnd w:id="3"/>
      <w:r>
        <w:t>: Normal map comparison. Figure adapted from "</w:t>
      </w:r>
      <w:r w:rsidRPr="009D5954">
        <w:t>Appearance-Preserving Simplification</w:t>
      </w:r>
      <w:r>
        <w:t>"</w:t>
      </w:r>
    </w:p>
    <w:p w:rsidR="003006E3" w:rsidRDefault="003006E3" w:rsidP="003006E3"/>
    <w:p w:rsidR="003006E3" w:rsidRPr="007B6E45" w:rsidRDefault="003006E3" w:rsidP="003006E3">
      <w:r>
        <w:tab/>
      </w:r>
      <w:r w:rsidR="001548E0">
        <w:t xml:space="preserve">It is also possible to achieve bump mapping using </w:t>
      </w:r>
      <w:r>
        <w:t>Normal mapping</w:t>
      </w:r>
      <w:r w:rsidR="001548E0">
        <w:t xml:space="preserve"> a</w:t>
      </w:r>
      <w:r>
        <w:t xml:space="preserve">s an </w:t>
      </w:r>
      <w:r w:rsidR="001548E0">
        <w:t>offline process, evaluating the perturbed normal for</w:t>
      </w:r>
      <w:r>
        <w:t xml:space="preserve"> every </w:t>
      </w:r>
      <w:proofErr w:type="spellStart"/>
      <w:r>
        <w:t>texel</w:t>
      </w:r>
      <w:proofErr w:type="spellEnd"/>
      <w:r>
        <w:t xml:space="preserve"> in the normal map which corresponds to a surface position</w:t>
      </w:r>
      <w:r w:rsidR="001548E0">
        <w:t xml:space="preserve">. </w:t>
      </w:r>
      <w:r w:rsidR="00C43439">
        <w:t xml:space="preserve"> </w:t>
      </w:r>
      <w:r>
        <w:t xml:space="preserve">A downside is that such object </w:t>
      </w:r>
      <w:r w:rsidR="001548E0">
        <w:t xml:space="preserve">space normal maps depend on the used </w:t>
      </w:r>
      <w:r>
        <w:t>surface</w:t>
      </w:r>
      <w:r w:rsidR="001548E0">
        <w:t xml:space="preserve"> for bump</w:t>
      </w:r>
      <w:r>
        <w:t>. In contrast, when bump mapping,</w:t>
      </w:r>
      <w:r w:rsidR="001548E0">
        <w:t xml:space="preserve"> the height map</w:t>
      </w:r>
      <w:r>
        <w:rPr>
          <w:rFonts w:ascii="CMMI10" w:hAnsi="CMMI10" w:cs="CMMI10"/>
        </w:rPr>
        <w:t xml:space="preserve"> </w:t>
      </w:r>
      <w:r>
        <w:t>is independent of</w:t>
      </w:r>
      <w:r w:rsidR="001548E0">
        <w:t xml:space="preserve"> bumped surface </w:t>
      </w:r>
      <w:r>
        <w:t xml:space="preserve">and </w:t>
      </w:r>
      <w:proofErr w:type="gramStart"/>
      <w:r>
        <w:t>can be used</w:t>
      </w:r>
      <w:proofErr w:type="gramEnd"/>
      <w:r>
        <w:t xml:space="preserve"> to perturb the </w:t>
      </w:r>
      <w:proofErr w:type="spellStart"/>
      <w:r>
        <w:t>normals</w:t>
      </w:r>
      <w:proofErr w:type="spellEnd"/>
      <w:r>
        <w:t xml:space="preserve"> of any </w:t>
      </w:r>
      <w:r w:rsidR="001548E0">
        <w:t xml:space="preserve">other </w:t>
      </w:r>
      <w:r>
        <w:t xml:space="preserve">surface. </w:t>
      </w:r>
      <w:r w:rsidR="001548E0">
        <w:t>Clearly, this very strong advantage</w:t>
      </w:r>
      <w:r>
        <w:t xml:space="preserve"> </w:t>
      </w:r>
      <w:proofErr w:type="gramStart"/>
      <w:r>
        <w:t>should be preserved</w:t>
      </w:r>
      <w:proofErr w:type="gramEnd"/>
      <w:r>
        <w:t>.</w:t>
      </w:r>
    </w:p>
    <w:p w:rsidR="00886994" w:rsidRPr="00BE3642" w:rsidRDefault="00886994" w:rsidP="00886994"/>
    <w:p w:rsidR="00BE3642" w:rsidRDefault="00BE3642" w:rsidP="00BE3642">
      <w:pPr>
        <w:pStyle w:val="Heading2"/>
      </w:pPr>
      <w:r>
        <w:t>Lean Mapping</w:t>
      </w:r>
    </w:p>
    <w:p w:rsidR="00A33C8B" w:rsidRDefault="00A33C8B" w:rsidP="00A33C8B"/>
    <w:p w:rsidR="00654381" w:rsidRDefault="00BA0BAB" w:rsidP="00AB74CF">
      <w:r>
        <w:t>As was observed earlier, Bump Mapping has a highlight problem. To deal with it, a new</w:t>
      </w:r>
      <w:r w:rsidR="00D3763D">
        <w:t xml:space="preserve"> technique was developed called </w:t>
      </w:r>
      <w:r>
        <w:t xml:space="preserve">LEAN mapping </w:t>
      </w:r>
      <w:r w:rsidR="00177BE8">
        <w:fldChar w:fldCharType="begin"/>
      </w:r>
      <w:r w:rsidR="00BC4C93">
        <w:instrText xml:space="preserve"> ADDIN ZOTERO_ITEM CSL_CITATION {"citationID":"Cw0s9AfP","properties":{"formattedCitation":"(OLANO; BAKER, 2010)","plainCitation":"(OLANO; BAKER, 2010)"},"citationItems":[{"id":58,"uris":["http://zotero.org/users/local/ksghkIaS/items/8D5EX428"],"uri":["http://zotero.org/users/local/ksghkIaS/items/8D5EX428"],"itemData":{"id":58,"type":"paper-conference","title":"LEAN mapping","collection-title":"I3D '10","publisher":"ACM","publisher-place":"New York, NY, USA","page":"181–188","event":"Proceedings of the 2010 ACM SIGGRAPH symposium on Interactive 3D Graphics and Games","event-place":"New York, NY, USA","abstract":"We introduce Linear Efficient Antialiased Normal (LEAN) Mapping, a method for real-time filtering of specular highlights in bump and normal maps. The method evaluates bumps as part of a shading computation in the tangent space of the polygonal surface rather than in the tangent space of the individual bumps. By operating in a common tangent space, we are able to store information on the distribution of bump normals in a linearly-filterable form compatible with standard MIP and anisotropic filtering hardware. The necessary textures can be computed in a preprocess or generated in real-time on the GPU for time-varying normal maps. The method effectively captures the bloom in highlight shape as bumps become too small to see, and will even transform bump ridges into anisotropic shading. Unlike even more expensive methods, several layers can be combined cheaply during surface rendering, with per-pixel blending. Though the method is based on a modified Ward shading model, we show how to map between its parameters and those of a standard Blinn-Phong model for compatibility with existing art assets and pipelines, and demonstrate that both models produce equivalent results at the largest MIP levels.","DOI":"10.1145/1730804.1730834","ISBN":"978-1-60558-939-8","author":[{"family":"Olano","given":"Marc"},{"family":"Baker","given":"Dan"}],"issued":{"year":2010},"page-first":"181–188"}}],"schema":"https://github.com/citation-style-language/schema/raw/master/csl-citation.json"} </w:instrText>
      </w:r>
      <w:r w:rsidR="00177BE8">
        <w:fldChar w:fldCharType="separate"/>
      </w:r>
      <w:r w:rsidR="003670E8" w:rsidRPr="003670E8">
        <w:rPr>
          <w:szCs w:val="21"/>
        </w:rPr>
        <w:t>(OLANO; BAKER, 2010)</w:t>
      </w:r>
      <w:r w:rsidR="00177BE8">
        <w:fldChar w:fldCharType="end"/>
      </w:r>
      <w:r>
        <w:t>. The</w:t>
      </w:r>
      <w:r w:rsidR="00AB74CF">
        <w:t xml:space="preserve"> LEAN mapping </w:t>
      </w:r>
      <w:r>
        <w:t>is</w:t>
      </w:r>
      <w:r w:rsidR="00AB74CF">
        <w:t xml:space="preserve"> a simple model that is compatible with </w:t>
      </w:r>
      <w:r>
        <w:t>existing diffuse bump filtering. It</w:t>
      </w:r>
      <w:r w:rsidR="00AB74CF">
        <w:t xml:space="preserve"> has </w:t>
      </w:r>
      <w:r>
        <w:t xml:space="preserve">a </w:t>
      </w:r>
      <w:r w:rsidR="00AB74CF">
        <w:t>low pre</w:t>
      </w:r>
      <w:r w:rsidR="008F3DB9">
        <w:t>-</w:t>
      </w:r>
      <w:r w:rsidR="00AB74CF">
        <w:t>comp</w:t>
      </w:r>
      <w:r>
        <w:t>utation cost, low run-time cost and</w:t>
      </w:r>
      <w:r w:rsidR="00AB74CF">
        <w:t xml:space="preserve"> </w:t>
      </w:r>
      <w:r>
        <w:t>it is compatible with</w:t>
      </w:r>
      <w:r w:rsidR="00AB74CF">
        <w:t xml:space="preserve"> existing </w:t>
      </w:r>
      <w:r w:rsidR="00461E34">
        <w:t xml:space="preserve">shading models based on </w:t>
      </w:r>
      <w:proofErr w:type="spellStart"/>
      <w:r w:rsidR="00AB74CF">
        <w:t>Blinn-Phong</w:t>
      </w:r>
      <w:proofErr w:type="spellEnd"/>
      <w:r w:rsidR="008F3DB9">
        <w:t xml:space="preserve"> </w:t>
      </w:r>
      <w:r w:rsidR="00177BE8">
        <w:fldChar w:fldCharType="begin"/>
      </w:r>
      <w:r w:rsidR="00BC4C93">
        <w:instrText xml:space="preserve"> ADDIN ZOTERO_ITEM CSL_CITATION {"citationID":"AzkCx2uQ","properties":{"formattedCitation":"(BLINN, 1977)","plainCitation":"(BLINN, 1977)"},"citationItems":[{"id":45,"uris":["http://zotero.org/users/local/ksghkIaS/items/J8BIRFSG"],"uri":["http://zotero.org/users/local/ksghkIaS/items/J8BIRFSG"],"itemData":{"id":45,"type":"article-journal","title":"Models of light reflection for computer synthesized pictures","container-title":"SIGGRAPH Comput. Graph.","page":"192–198","volume":"11","issue":"2","abstract":"In the production of computer generated pictures of three dimensional objects, one stage of the calculation is the determination of the intensity of a given object once its visibility has been established. This is typically done by modelling the surface as a perfect diffuser, sometimes with a specular component added for the simulation of hilights. This paper presents a more accurate function for the generation of hilights which is based on some experimental measurements of how light reflects from real surfaces. It differs from previous models in that the intensity of the hilight changes with the direction of the light source. Also the position and shape of the hilights is somewhat different from that generated by simpler models. Finally, the hilight function generates different results when simulating metallic vs. nonmetallic surfaces. Many of the effects so generated are somewhat subtle and are apparent only during movie sequences. Some representative still frames from such movies are included.","DOI":"10.1145/965141.563893","author":[{"family":"Blinn","given":"James F."}],"issued":{"year":1977,"month":7},"page-first":"192–198"}}],"schema":"https://github.com/citation-style-language/schema/raw/master/csl-citation.json"} </w:instrText>
      </w:r>
      <w:r w:rsidR="00177BE8">
        <w:fldChar w:fldCharType="separate"/>
      </w:r>
      <w:r w:rsidR="003670E8" w:rsidRPr="003670E8">
        <w:rPr>
          <w:szCs w:val="21"/>
        </w:rPr>
        <w:t>(BLINN, 1977)</w:t>
      </w:r>
      <w:r w:rsidR="00177BE8">
        <w:fldChar w:fldCharType="end"/>
      </w:r>
      <w:r w:rsidR="00AB74CF">
        <w:t xml:space="preserve"> or Beckmann-di</w:t>
      </w:r>
      <w:r>
        <w:t>stribution</w:t>
      </w:r>
      <w:r w:rsidR="008F3DB9">
        <w:t xml:space="preserve"> </w:t>
      </w:r>
      <w:r w:rsidR="00177BE8">
        <w:fldChar w:fldCharType="begin"/>
      </w:r>
      <w:r w:rsidR="003670E8">
        <w:instrText xml:space="preserve"> ADDIN ZOTERO_ITEM CSL_CITATION {"citationID":"k9IwC9NH","properties":{"formattedCitation":"(BECKMANN; SPIZZICHINO, 1963)","plainCitation":"(BECKMANN; SPIZZICHINO, 1963)"},"citationItems":[{"id":78,"uris":["http://zotero.org/users/local/ksghkIaS/items/W72FNVDV"],"uri":["http://zotero.org/users/local/ksghkIaS/items/W72FNVDV"],"itemData":{"id":78,"type":"book","title":"The Scattering of Electromagnetic Waves from Rough Surfaces","publisher":"Pergamon Press","number-of-pages":"503","author":[{"family":"Beckmann","given":"Petr"},{"family":"Spizzichino","given":"André"}],"issued":{"year":1963}}}],"schema":"https://github.com/citation-style-language/schema/raw/master/csl-citation.json"} </w:instrText>
      </w:r>
      <w:r w:rsidR="00177BE8">
        <w:fldChar w:fldCharType="separate"/>
      </w:r>
      <w:r w:rsidR="003670E8" w:rsidRPr="003670E8">
        <w:rPr>
          <w:szCs w:val="21"/>
        </w:rPr>
        <w:t>(BECKMANN; SPIZZICHINO, 1963)</w:t>
      </w:r>
      <w:r w:rsidR="00177BE8">
        <w:fldChar w:fldCharType="end"/>
      </w:r>
      <w:r>
        <w:t>.</w:t>
      </w:r>
      <w:r w:rsidR="00AB74CF">
        <w:t xml:space="preserve"> </w:t>
      </w:r>
      <w:r>
        <w:t>In addition, it</w:t>
      </w:r>
      <w:r w:rsidR="00AB74CF">
        <w:t xml:space="preserve"> allows several</w:t>
      </w:r>
      <w:r>
        <w:t xml:space="preserve"> </w:t>
      </w:r>
      <w:r w:rsidR="00AB74CF">
        <w:t>approaches to the combination of multiple bump layers.</w:t>
      </w:r>
      <w:r w:rsidR="00654381">
        <w:tab/>
        <w:t xml:space="preserve">The Beckmann distribution uses a Gaussian distribution of normal slopes and </w:t>
      </w:r>
      <w:proofErr w:type="gramStart"/>
      <w:r w:rsidR="00654381">
        <w:t>is evaluated</w:t>
      </w:r>
      <w:proofErr w:type="gramEnd"/>
      <w:r w:rsidR="00654381">
        <w:t xml:space="preserve"> at the half vector to give the expected number of facets that the distribution predicts will be perfectly oriented to reflect view vector to light vector.</w:t>
      </w:r>
    </w:p>
    <w:p w:rsidR="006F17EC" w:rsidRDefault="006F17EC" w:rsidP="00AB74CF"/>
    <w:p w:rsidR="00846E2D" w:rsidRDefault="006F17EC" w:rsidP="00AB74CF">
      <w:r>
        <w:tab/>
      </w:r>
      <w:r w:rsidR="00654381">
        <w:t>The LEAN mapping</w:t>
      </w:r>
      <w:r w:rsidR="00AB74CF">
        <w:t xml:space="preserve"> bump </w:t>
      </w:r>
      <w:proofErr w:type="spellStart"/>
      <w:r w:rsidR="00AB74CF">
        <w:t>specularity</w:t>
      </w:r>
      <w:proofErr w:type="spellEnd"/>
      <w:r w:rsidR="00AB74CF">
        <w:t xml:space="preserve"> is a modification of the Ward </w:t>
      </w:r>
      <w:r w:rsidR="00846E2D">
        <w:t xml:space="preserve">shading </w:t>
      </w:r>
      <w:r w:rsidR="00AB74CF">
        <w:t xml:space="preserve">model </w:t>
      </w:r>
      <w:r w:rsidR="00177BE8">
        <w:fldChar w:fldCharType="begin"/>
      </w:r>
      <w:r w:rsidR="00BC4C93">
        <w:instrText xml:space="preserve"> ADDIN ZOTERO_ITEM CSL_CITATION {"citationID":"4egwXbTv","properties":{"formattedCitation":"(WARD, 1992)","plainCitation":"(WARD, 1992)"},"citationItems":[{"id":51,"uris":["http://zotero.org/users/local/ksghkIaS/items/6XJV8KEQ"],"uri":["http://zotero.org/users/local/ksghkIaS/items/6XJV8KEQ"],"itemData":{"id":51,"type":"article-journal","title":"Measuring and modeling anisotropic reflection","container-title":"SIGGRAPH Comput. Graph.","page":"265–272","volume":"26","issue":"2","DOI":"10.1145/142920.134078","author":[{"family":"Ward","given":"Gregory J."}],"issued":{"year":1992,"month":7},"page-first":"265–272"}}],"schema":"https://github.com/citation-style-language/schema/raw/master/csl-citation.json"} </w:instrText>
      </w:r>
      <w:r w:rsidR="00177BE8">
        <w:fldChar w:fldCharType="separate"/>
      </w:r>
      <w:r w:rsidR="003670E8" w:rsidRPr="003670E8">
        <w:rPr>
          <w:szCs w:val="21"/>
        </w:rPr>
        <w:t>(WARD, 1992)</w:t>
      </w:r>
      <w:r w:rsidR="00177BE8">
        <w:fldChar w:fldCharType="end"/>
      </w:r>
      <w:r w:rsidR="008E2DB1">
        <w:t>, which</w:t>
      </w:r>
      <w:r w:rsidR="00AB74CF">
        <w:t xml:space="preserve"> assumes perfectly reflective </w:t>
      </w:r>
      <w:r w:rsidR="008E2DB1">
        <w:t>micro facets that are</w:t>
      </w:r>
      <w:r w:rsidR="00AB74CF">
        <w:t xml:space="preserve"> randomly distributed around the overall surface normal. </w:t>
      </w:r>
      <w:r w:rsidR="00846E2D">
        <w:t>This new model  requires one additional MIP</w:t>
      </w:r>
      <w:r w:rsidR="00AC01E0">
        <w:t xml:space="preserve"> </w:t>
      </w:r>
      <w:r w:rsidR="00177BE8">
        <w:fldChar w:fldCharType="begin"/>
      </w:r>
      <w:r w:rsidR="00BC4C93">
        <w:instrText xml:space="preserve"> ADDIN ZOTERO_ITEM CSL_CITATION {"citationID":"x151qLqa","properties":{"formattedCitation":"(WILLIAMS, 1983)","plainCitation":"(WILLIAMS, 1983)"},"citationItems":[{"id":67,"uris":["http://zotero.org/users/local/ksghkIaS/items/4QU677TB"],"uri":["http://zotero.org/users/local/ksghkIaS/items/4QU677TB"],"itemData":{"id":67,"type":"article-journal","title":"Pyramidal parametrics","container-title":"SIGGRAPH Comput. Graph.","page":"1–11","volume":"17","issue":"3","abstract":"The mapping of images onto surfaces may substantially increase the realism and information content of computer-generated imagery. The projection of a flat source image onto a curved surface may involve sampling difficulties, however, which are compounded as the view of the surface changes. As the projected scale of the surface increases, interpolation between the original samples of the source image is necessary; as the scale is reduced, approximation of multiple samples in the source is required. Thus a constantly changing sampling window of view-dependent shape must traverse the source image. To reduce the computation implied by these requirements, a set of prefiltered source images may be created. This approach can be applied to particular advantage in animation, where a large number of frames using the same source image must be generated. This paper advances a “pyramidal parametric” prefiltering and sampling geometry which minimizes aliasing effects and assures continuity within and between target images. Although the mapping of texture onto surfaces is an excellent example of the process and provided the original motivation for its development, pyramidal parametric data structures admit of wider application. The aliasing of not only surface texture, but also highlights and even the surface representations themselves, may be minimized by pyramidal parametric means.","DOI":"10.1145/964967.801126","author":[{"family":"Williams","given":"Lance"}],"issued":{"year":1983,"month":7},"page-first":"1–11"}}],"schema":"https://github.com/citation-style-language/schema/raw/master/csl-citation.json"} </w:instrText>
      </w:r>
      <w:r w:rsidR="00177BE8">
        <w:fldChar w:fldCharType="separate"/>
      </w:r>
      <w:r w:rsidR="003670E8" w:rsidRPr="003670E8">
        <w:rPr>
          <w:szCs w:val="21"/>
        </w:rPr>
        <w:t>(WILLIAMS, 1983)</w:t>
      </w:r>
      <w:r w:rsidR="00177BE8">
        <w:fldChar w:fldCharType="end"/>
      </w:r>
      <w:r w:rsidR="00846E2D">
        <w:t xml:space="preserve"> texture lookup per shading </w:t>
      </w:r>
      <w:r w:rsidR="00846E2D">
        <w:lastRenderedPageBreak/>
        <w:t xml:space="preserve">evaluating and manages to capture </w:t>
      </w:r>
      <w:proofErr w:type="spellStart"/>
      <w:r w:rsidR="00846E2D">
        <w:t>antialiasing</w:t>
      </w:r>
      <w:proofErr w:type="spellEnd"/>
      <w:r w:rsidR="00846E2D">
        <w:t xml:space="preserve"> of the highlight shape and the transition of anisotropic bumps into an anisotropic highlight. For the computation, the LEAN uses an existing height or normal map to generate the LEAN map on GPU.</w:t>
      </w:r>
    </w:p>
    <w:p w:rsidR="008E2DB1" w:rsidRDefault="008E2DB1" w:rsidP="00AB74CF"/>
    <w:p w:rsidR="00AB74CF" w:rsidRDefault="008E2DB1" w:rsidP="00AB74CF">
      <w:r>
        <w:tab/>
      </w:r>
      <w:r w:rsidR="00774C1C">
        <w:t xml:space="preserve">Because of its simplicity, low computational overhead and compatibility with </w:t>
      </w:r>
      <w:proofErr w:type="spellStart"/>
      <w:r w:rsidR="00774C1C">
        <w:t>Blinn-Phong</w:t>
      </w:r>
      <w:proofErr w:type="spellEnd"/>
      <w:r w:rsidR="00774C1C">
        <w:t xml:space="preserve">, it </w:t>
      </w:r>
      <w:proofErr w:type="gramStart"/>
      <w:r w:rsidR="00774C1C">
        <w:t>can be adopted</w:t>
      </w:r>
      <w:proofErr w:type="gramEnd"/>
      <w:r w:rsidR="00774C1C">
        <w:t xml:space="preserve"> for use </w:t>
      </w:r>
      <w:r w:rsidR="00461E34">
        <w:t>in</w:t>
      </w:r>
      <w:r w:rsidR="00774C1C">
        <w:t xml:space="preserve"> games arts. </w:t>
      </w:r>
      <w:r w:rsidR="00AB74CF">
        <w:t xml:space="preserve">To use </w:t>
      </w:r>
      <w:r>
        <w:t xml:space="preserve">LEAN </w:t>
      </w:r>
      <w:r w:rsidR="00AB74CF">
        <w:t xml:space="preserve">with existing </w:t>
      </w:r>
      <w:proofErr w:type="spellStart"/>
      <w:r w:rsidR="00AB74CF">
        <w:t>Blinn</w:t>
      </w:r>
      <w:proofErr w:type="spellEnd"/>
      <w:r w:rsidR="00AB74CF">
        <w:t>-</w:t>
      </w:r>
      <w:proofErr w:type="spellStart"/>
      <w:r w:rsidR="00AB74CF">
        <w:t>Phong</w:t>
      </w:r>
      <w:proofErr w:type="spellEnd"/>
      <w:r w:rsidR="00AB74CF">
        <w:t xml:space="preserve">-based game assets, </w:t>
      </w:r>
      <w:r w:rsidR="00774C1C">
        <w:t>it is necessary to use an</w:t>
      </w:r>
      <w:r w:rsidR="00AB74CF">
        <w:t xml:space="preserve"> equivalence of the </w:t>
      </w:r>
      <w:proofErr w:type="spellStart"/>
      <w:r w:rsidR="00AB74CF">
        <w:t>Blinn-Phong</w:t>
      </w:r>
      <w:proofErr w:type="spellEnd"/>
      <w:r w:rsidR="00AB74CF">
        <w:t xml:space="preserve"> model </w:t>
      </w:r>
      <w:r w:rsidR="00774C1C">
        <w:t>with</w:t>
      </w:r>
      <w:r w:rsidR="00AB74CF">
        <w:t xml:space="preserve"> a symmetric Ward model </w:t>
      </w:r>
      <w:r w:rsidR="00774C1C">
        <w:t>using</w:t>
      </w:r>
      <w:r w:rsidR="00AB74CF">
        <w:t xml:space="preserve"> Beckmann distribution</w:t>
      </w:r>
      <w:r w:rsidR="007112D8">
        <w:t>.</w:t>
      </w:r>
      <w:r w:rsidR="00AB74CF">
        <w:t xml:space="preserve"> </w:t>
      </w:r>
    </w:p>
    <w:p w:rsidR="007112D8" w:rsidRDefault="007112D8" w:rsidP="00AB74CF"/>
    <w:p w:rsidR="007112D8" w:rsidRDefault="007112D8" w:rsidP="00AB74CF">
      <w:r>
        <w:tab/>
        <w:t xml:space="preserve">Given a bump normal, the top level of a LEAN map texture </w:t>
      </w:r>
      <w:proofErr w:type="gramStart"/>
      <w:r>
        <w:t>is seeded</w:t>
      </w:r>
      <w:proofErr w:type="gramEnd"/>
      <w:r>
        <w:t xml:space="preserve"> with:</w:t>
      </w:r>
    </w:p>
    <w:p w:rsidR="00AA4013" w:rsidRDefault="00AA4013" w:rsidP="00AB74CF"/>
    <w:p w:rsidR="00AA4013" w:rsidRDefault="002B414C" w:rsidP="00AB74CF">
      <w:pPr>
        <w:rPr>
          <w:rFonts w:eastAsiaTheme="minorEastAsia"/>
          <w:i/>
          <w:sz w:val="28"/>
          <w:szCs w:val="28"/>
        </w:rPr>
      </w:pPr>
      <m:oMathPara>
        <m:oMathParaPr>
          <m:jc m:val="left"/>
        </m:oMathParaPr>
        <m:oMath>
          <m:r>
            <w:rPr>
              <w:rFonts w:ascii="Cambria Math" w:hAnsi="Cambria Math"/>
              <w:sz w:val="28"/>
              <w:szCs w:val="28"/>
            </w:rPr>
            <m:t>N=(b.x, b.y, b.z)</m:t>
          </m:r>
        </m:oMath>
      </m:oMathPara>
    </w:p>
    <w:p w:rsidR="002B414C" w:rsidRDefault="002B414C" w:rsidP="00AB74CF">
      <w:pPr>
        <w:rPr>
          <w:rFonts w:eastAsiaTheme="minorEastAsia"/>
          <w:i/>
          <w:sz w:val="28"/>
          <w:szCs w:val="28"/>
        </w:rPr>
      </w:pPr>
      <m:oMathPara>
        <m:oMathParaPr>
          <m:jc m:val="left"/>
        </m:oMathParaPr>
        <m:oMath>
          <m:r>
            <w:rPr>
              <w:rFonts w:ascii="Cambria Math" w:hAnsi="Cambria Math"/>
              <w:sz w:val="28"/>
              <w:szCs w:val="28"/>
            </w:rPr>
            <m:t>B=(</m:t>
          </m:r>
          <m:acc>
            <m:accPr>
              <m:chr m:val="̃"/>
              <m:ctrlPr>
                <w:rPr>
                  <w:rFonts w:ascii="Cambria Math" w:hAnsi="Cambria Math"/>
                  <w:i/>
                  <w:sz w:val="28"/>
                  <w:szCs w:val="28"/>
                </w:rPr>
              </m:ctrlPr>
            </m:accPr>
            <m:e>
              <m:r>
                <w:rPr>
                  <w:rFonts w:ascii="Cambria Math" w:hAnsi="Cambria Math"/>
                  <w:sz w:val="28"/>
                  <w:szCs w:val="28"/>
                </w:rPr>
                <m:t>b</m:t>
              </m:r>
            </m:e>
          </m:acc>
          <m:r>
            <w:rPr>
              <w:rFonts w:ascii="Cambria Math" w:hAnsi="Cambria Math"/>
              <w:sz w:val="28"/>
              <w:szCs w:val="28"/>
            </w:rPr>
            <m:t xml:space="preserve">.x, </m:t>
          </m:r>
          <m:acc>
            <m:accPr>
              <m:chr m:val="̃"/>
              <m:ctrlPr>
                <w:rPr>
                  <w:rFonts w:ascii="Cambria Math" w:hAnsi="Cambria Math"/>
                  <w:i/>
                  <w:sz w:val="28"/>
                  <w:szCs w:val="28"/>
                </w:rPr>
              </m:ctrlPr>
            </m:accPr>
            <m:e>
              <m:r>
                <w:rPr>
                  <w:rFonts w:ascii="Cambria Math" w:hAnsi="Cambria Math"/>
                  <w:sz w:val="28"/>
                  <w:szCs w:val="28"/>
                </w:rPr>
                <m:t>b</m:t>
              </m:r>
            </m:e>
          </m:acc>
          <m:r>
            <w:rPr>
              <w:rFonts w:ascii="Cambria Math" w:hAnsi="Cambria Math"/>
              <w:sz w:val="28"/>
              <w:szCs w:val="28"/>
            </w:rPr>
            <m:t>.y)</m:t>
          </m:r>
        </m:oMath>
      </m:oMathPara>
    </w:p>
    <w:p w:rsidR="007112D8" w:rsidRPr="002B414C" w:rsidRDefault="002B414C" w:rsidP="002B414C">
      <w:pPr>
        <w:rPr>
          <w:i/>
          <w:sz w:val="28"/>
          <w:szCs w:val="28"/>
        </w:rPr>
      </w:pPr>
      <m:oMathPara>
        <m:oMathParaPr>
          <m:jc m:val="left"/>
        </m:oMathParaPr>
        <m:oMath>
          <m:r>
            <w:rPr>
              <w:rFonts w:ascii="Cambria Math" w:hAnsi="Cambria Math"/>
              <w:sz w:val="28"/>
              <w:szCs w:val="28"/>
            </w:rPr>
            <m:t>M=(</m:t>
          </m:r>
          <m:acc>
            <m:accPr>
              <m:chr m:val="̃"/>
              <m:ctrlPr>
                <w:rPr>
                  <w:rFonts w:ascii="Cambria Math" w:hAnsi="Cambria Math"/>
                  <w:i/>
                  <w:sz w:val="28"/>
                  <w:szCs w:val="28"/>
                </w:rPr>
              </m:ctrlPr>
            </m:accPr>
            <m:e>
              <m:r>
                <w:rPr>
                  <w:rFonts w:ascii="Cambria Math" w:hAnsi="Cambria Math"/>
                  <w:sz w:val="28"/>
                  <w:szCs w:val="28"/>
                </w:rPr>
                <m:t>b</m:t>
              </m:r>
            </m:e>
          </m:acc>
          <m:r>
            <w:rPr>
              <w:rFonts w:ascii="Cambria Math" w:hAnsi="Cambria Math"/>
              <w:sz w:val="28"/>
              <w:szCs w:val="28"/>
            </w:rPr>
            <m:t>.</m:t>
          </m:r>
          <m:sSup>
            <m:sSupPr>
              <m:ctrlPr>
                <w:rPr>
                  <w:rFonts w:ascii="Cambria Math" w:hAnsi="Cambria Math"/>
                  <w:i/>
                  <w:sz w:val="28"/>
                  <w:szCs w:val="28"/>
                </w:rPr>
              </m:ctrlPr>
            </m:sSupPr>
            <m:e>
              <m:r>
                <w:rPr>
                  <w:rFonts w:ascii="Cambria Math" w:hAnsi="Cambria Math"/>
                  <w:sz w:val="28"/>
                  <w:szCs w:val="28"/>
                </w:rPr>
                <m:t>x</m:t>
              </m:r>
            </m:e>
            <m:sup>
              <m:r>
                <w:rPr>
                  <w:rFonts w:ascii="Cambria Math" w:hAnsi="Cambria Math"/>
                  <w:sz w:val="28"/>
                  <w:szCs w:val="28"/>
                </w:rPr>
                <m:t>2</m:t>
              </m:r>
            </m:sup>
          </m:sSup>
          <m:r>
            <w:rPr>
              <w:rFonts w:ascii="Cambria Math" w:hAnsi="Cambria Math"/>
              <w:sz w:val="28"/>
              <w:szCs w:val="28"/>
            </w:rPr>
            <m:t xml:space="preserve">, </m:t>
          </m:r>
          <m:acc>
            <m:accPr>
              <m:chr m:val="̃"/>
              <m:ctrlPr>
                <w:rPr>
                  <w:rFonts w:ascii="Cambria Math" w:hAnsi="Cambria Math"/>
                  <w:i/>
                  <w:sz w:val="28"/>
                  <w:szCs w:val="28"/>
                </w:rPr>
              </m:ctrlPr>
            </m:accPr>
            <m:e>
              <m:r>
                <w:rPr>
                  <w:rFonts w:ascii="Cambria Math" w:hAnsi="Cambria Math"/>
                  <w:sz w:val="28"/>
                  <w:szCs w:val="28"/>
                </w:rPr>
                <m:t>b</m:t>
              </m:r>
            </m:e>
          </m:acc>
          <m:r>
            <w:rPr>
              <w:rFonts w:ascii="Cambria Math" w:hAnsi="Cambria Math"/>
              <w:sz w:val="28"/>
              <w:szCs w:val="28"/>
            </w:rPr>
            <m:t>.</m:t>
          </m:r>
          <m:sSup>
            <m:sSupPr>
              <m:ctrlPr>
                <w:rPr>
                  <w:rFonts w:ascii="Cambria Math" w:hAnsi="Cambria Math"/>
                  <w:i/>
                  <w:sz w:val="28"/>
                  <w:szCs w:val="28"/>
                </w:rPr>
              </m:ctrlPr>
            </m:sSupPr>
            <m:e>
              <m:r>
                <w:rPr>
                  <w:rFonts w:ascii="Cambria Math" w:hAnsi="Cambria Math"/>
                  <w:sz w:val="28"/>
                  <w:szCs w:val="28"/>
                </w:rPr>
                <m:t>y</m:t>
              </m:r>
            </m:e>
            <m:sup>
              <m:r>
                <w:rPr>
                  <w:rFonts w:ascii="Cambria Math" w:hAnsi="Cambria Math"/>
                  <w:sz w:val="28"/>
                  <w:szCs w:val="28"/>
                </w:rPr>
                <m:t>2</m:t>
              </m:r>
            </m:sup>
          </m:sSup>
          <m:r>
            <w:rPr>
              <w:rFonts w:ascii="Cambria Math" w:hAnsi="Cambria Math"/>
              <w:sz w:val="28"/>
              <w:szCs w:val="28"/>
            </w:rPr>
            <m:t xml:space="preserve">, </m:t>
          </m:r>
          <m:acc>
            <m:accPr>
              <m:chr m:val="̃"/>
              <m:ctrlPr>
                <w:rPr>
                  <w:rFonts w:ascii="Cambria Math" w:hAnsi="Cambria Math"/>
                  <w:i/>
                  <w:sz w:val="28"/>
                  <w:szCs w:val="28"/>
                </w:rPr>
              </m:ctrlPr>
            </m:accPr>
            <m:e>
              <m:r>
                <w:rPr>
                  <w:rFonts w:ascii="Cambria Math" w:hAnsi="Cambria Math"/>
                  <w:sz w:val="28"/>
                  <w:szCs w:val="28"/>
                </w:rPr>
                <m:t>b</m:t>
              </m:r>
            </m:e>
          </m:acc>
          <m:r>
            <w:rPr>
              <w:rFonts w:ascii="Cambria Math" w:hAnsi="Cambria Math"/>
              <w:sz w:val="28"/>
              <w:szCs w:val="28"/>
            </w:rPr>
            <m:t xml:space="preserve">.x, </m:t>
          </m:r>
          <m:acc>
            <m:accPr>
              <m:chr m:val="̃"/>
              <m:ctrlPr>
                <w:rPr>
                  <w:rFonts w:ascii="Cambria Math" w:hAnsi="Cambria Math"/>
                  <w:i/>
                  <w:sz w:val="28"/>
                  <w:szCs w:val="28"/>
                </w:rPr>
              </m:ctrlPr>
            </m:accPr>
            <m:e>
              <m:r>
                <w:rPr>
                  <w:rFonts w:ascii="Cambria Math" w:hAnsi="Cambria Math"/>
                  <w:sz w:val="28"/>
                  <w:szCs w:val="28"/>
                </w:rPr>
                <m:t>b</m:t>
              </m:r>
            </m:e>
          </m:acc>
          <m:r>
            <w:rPr>
              <w:rFonts w:ascii="Cambria Math" w:hAnsi="Cambria Math"/>
              <w:sz w:val="28"/>
              <w:szCs w:val="28"/>
            </w:rPr>
            <m:t>.y)</m:t>
          </m:r>
        </m:oMath>
      </m:oMathPara>
    </w:p>
    <w:p w:rsidR="00C50E63" w:rsidRDefault="00C50E63" w:rsidP="00AB74CF"/>
    <w:p w:rsidR="00C50E63" w:rsidRDefault="00C50E63" w:rsidP="00AB74CF">
      <w:r>
        <w:t xml:space="preserve">Where </w:t>
      </w:r>
      <m:oMath>
        <m:acc>
          <m:accPr>
            <m:chr m:val="̃"/>
            <m:ctrlPr>
              <w:rPr>
                <w:rFonts w:ascii="Cambria Math" w:hAnsi="Cambria Math"/>
                <w:i/>
                <w:sz w:val="28"/>
                <w:szCs w:val="28"/>
              </w:rPr>
            </m:ctrlPr>
          </m:accPr>
          <m:e>
            <m:r>
              <w:rPr>
                <w:rFonts w:ascii="Cambria Math" w:hAnsi="Cambria Math"/>
                <w:sz w:val="28"/>
                <w:szCs w:val="28"/>
              </w:rPr>
              <m:t>b</m:t>
            </m:r>
          </m:e>
        </m:acc>
      </m:oMath>
      <w:r>
        <w:t xml:space="preserve"> is a division by </w:t>
      </w:r>
      <w:proofErr w:type="spellStart"/>
      <w:r w:rsidRPr="002B414C">
        <w:rPr>
          <w:i/>
          <w:sz w:val="24"/>
          <w:szCs w:val="24"/>
        </w:rPr>
        <w:t>b.z</w:t>
      </w:r>
      <w:proofErr w:type="spellEnd"/>
      <w:r>
        <w:t xml:space="preserve">. </w:t>
      </w:r>
      <w:proofErr w:type="gramStart"/>
      <w:r>
        <w:t>Using</w:t>
      </w:r>
      <w:proofErr w:type="gramEnd"/>
      <w:r>
        <w:t xml:space="preserve"> standard filtering of the resulted textures sampling of these five values will give as a</w:t>
      </w:r>
      <w:r w:rsidR="00461E34">
        <w:t xml:space="preserve"> result an </w:t>
      </w:r>
      <w:proofErr w:type="spellStart"/>
      <w:r w:rsidR="00461E34">
        <w:t>antialiased</w:t>
      </w:r>
      <w:proofErr w:type="spellEnd"/>
      <w:r w:rsidR="00461E34">
        <w:t xml:space="preserve">, </w:t>
      </w:r>
      <w:r>
        <w:t xml:space="preserve">filtered blend of the bumps and </w:t>
      </w:r>
      <w:proofErr w:type="spellStart"/>
      <w:r>
        <w:t>specular</w:t>
      </w:r>
      <w:proofErr w:type="spellEnd"/>
      <w:r>
        <w:t xml:space="preserve"> shading. Since to store five values in textures will need two textures, which enables the possibility to store eight values, the bump normal can also be stored on the remaining three values to save computation and </w:t>
      </w:r>
      <w:r w:rsidR="002736BE">
        <w:t xml:space="preserve">improve </w:t>
      </w:r>
      <w:r>
        <w:t xml:space="preserve">quality of the diffuse filtering, instead of reconstructing it </w:t>
      </w:r>
      <w:proofErr w:type="gramStart"/>
      <w:r>
        <w:t xml:space="preserve">from </w:t>
      </w:r>
      <m:oMath>
        <w:proofErr w:type="gramEnd"/>
        <m:r>
          <w:rPr>
            <w:rFonts w:ascii="Cambria Math" w:hAnsi="Cambria Math"/>
          </w:rPr>
          <m:t>(</m:t>
        </m:r>
        <m:acc>
          <m:accPr>
            <m:chr m:val="̃"/>
            <m:ctrlPr>
              <w:rPr>
                <w:rFonts w:ascii="Cambria Math" w:hAnsi="Cambria Math"/>
                <w:i/>
              </w:rPr>
            </m:ctrlPr>
          </m:accPr>
          <m:e>
            <m:r>
              <w:rPr>
                <w:rFonts w:ascii="Cambria Math" w:hAnsi="Cambria Math"/>
              </w:rPr>
              <m:t>b</m:t>
            </m:r>
          </m:e>
        </m:acc>
        <m:r>
          <w:rPr>
            <w:rFonts w:ascii="Cambria Math" w:hAnsi="Cambria Math"/>
          </w:rPr>
          <m:t>.xy, 1)</m:t>
        </m:r>
      </m:oMath>
      <w:r>
        <w:t xml:space="preserve">. This method also allows for diffuse filtering using non-normalized </w:t>
      </w:r>
      <w:proofErr w:type="spellStart"/>
      <w:r>
        <w:t>normals</w:t>
      </w:r>
      <w:proofErr w:type="spellEnd"/>
      <w:r>
        <w:t xml:space="preserve"> after texture filtering, as observed at </w:t>
      </w:r>
      <w:r w:rsidR="00177BE8">
        <w:fldChar w:fldCharType="begin"/>
      </w:r>
      <w:r w:rsidR="003670E8">
        <w:instrText xml:space="preserve"> ADDIN ZOTERO_ITEM CSL_CITATION {"citationID":"ZHMRUD5X","properties":{"formattedCitation":"(KILGARD, 2000)","plainCitation":"(KILGARD, 2000)"},"citationItems":[{"id":69,"uris":["http://zotero.org/users/local/ksghkIaS/items/5XSFTU3H"],"uri":["http://zotero.org/users/local/ksghkIaS/items/5XSFTU3H"],"itemData":{"id":69,"type":"article-journal","title":"A practical and robust bump-mapping technique for today’s GPU’s","container-title":"In: GDC 2000","author":[{"family":"Kilgard","given":"Mark"}],"issued":{"year":2000}}}],"schema":"https://github.com/citation-style-language/schema/raw/master/csl-citation.json"} </w:instrText>
      </w:r>
      <w:r w:rsidR="00177BE8">
        <w:fldChar w:fldCharType="separate"/>
      </w:r>
      <w:r w:rsidR="003670E8" w:rsidRPr="003670E8">
        <w:rPr>
          <w:szCs w:val="21"/>
        </w:rPr>
        <w:t>(KILGARD, 2000)</w:t>
      </w:r>
      <w:r w:rsidR="00177BE8">
        <w:fldChar w:fldCharType="end"/>
      </w:r>
      <w:r>
        <w:t>.</w:t>
      </w:r>
    </w:p>
    <w:p w:rsidR="002736BE" w:rsidRDefault="002736BE" w:rsidP="00AB74CF"/>
    <w:p w:rsidR="00CE1B19" w:rsidRDefault="00CE1B19" w:rsidP="00AB74CF">
      <w:r>
        <w:tab/>
        <w:t xml:space="preserve">Given the filtered textures values, </w:t>
      </w:r>
      <w:r w:rsidRPr="00CE1B19">
        <w:rPr>
          <w:i/>
        </w:rPr>
        <w:t>B</w:t>
      </w:r>
      <w:r>
        <w:t xml:space="preserve"> and </w:t>
      </w:r>
      <w:r w:rsidRPr="00CE1B19">
        <w:rPr>
          <w:i/>
        </w:rPr>
        <w:t>M</w:t>
      </w:r>
      <w:r>
        <w:t xml:space="preserve">, it is possible to reconstruct the covariance ∑, which </w:t>
      </w:r>
      <w:proofErr w:type="gramStart"/>
      <w:r>
        <w:t>is used</w:t>
      </w:r>
      <w:proofErr w:type="gramEnd"/>
      <w:r>
        <w:t xml:space="preserve"> to control the size and shape of the highlight, and then use ∑</w:t>
      </w:r>
      <w:r>
        <w:rPr>
          <w:vertAlign w:val="superscript"/>
        </w:rPr>
        <w:t>-1</w:t>
      </w:r>
      <w:r>
        <w:t xml:space="preserve">. Below is the equation used to construct ∑ from </w:t>
      </w:r>
      <w:r w:rsidRPr="00CE1B19">
        <w:rPr>
          <w:i/>
        </w:rPr>
        <w:t>B</w:t>
      </w:r>
      <w:r>
        <w:t xml:space="preserve"> and </w:t>
      </w:r>
      <w:proofErr w:type="gramStart"/>
      <w:r w:rsidRPr="00CE1B19">
        <w:rPr>
          <w:i/>
        </w:rPr>
        <w:t>M</w:t>
      </w:r>
      <w:r>
        <w:t>.</w:t>
      </w:r>
      <w:proofErr w:type="gramEnd"/>
      <w:r w:rsidR="00A77DA7">
        <w:t xml:space="preserve"> To use LEAN with </w:t>
      </w:r>
      <w:proofErr w:type="spellStart"/>
      <w:r w:rsidR="00A77DA7">
        <w:t>Blinn-Phong</w:t>
      </w:r>
      <w:proofErr w:type="spellEnd"/>
      <w:r w:rsidR="00A77DA7">
        <w:t xml:space="preserve"> </w:t>
      </w:r>
      <w:proofErr w:type="spellStart"/>
      <w:r w:rsidR="00A77DA7">
        <w:t>specularity</w:t>
      </w:r>
      <w:proofErr w:type="spellEnd"/>
      <w:r w:rsidR="00A94AFE">
        <w:t>, it</w:t>
      </w:r>
      <w:r w:rsidR="00A77DA7">
        <w:t xml:space="preserve"> is only necessary to add the </w:t>
      </w:r>
      <w:r w:rsidR="00A77DA7" w:rsidRPr="00A94AFE">
        <w:rPr>
          <w:i/>
        </w:rPr>
        <w:t>1 / s</w:t>
      </w:r>
      <w:r w:rsidR="00A77DA7">
        <w:t xml:space="preserve"> term during the final shading when constructing the covariance ∑, adding it in the </w:t>
      </w:r>
      <w:proofErr w:type="spellStart"/>
      <w:r w:rsidR="00A77DA7" w:rsidRPr="00A77DA7">
        <w:rPr>
          <w:i/>
        </w:rPr>
        <w:t>M.x</w:t>
      </w:r>
      <w:proofErr w:type="spellEnd"/>
      <w:r w:rsidR="00A77DA7">
        <w:t xml:space="preserve"> and </w:t>
      </w:r>
      <w:proofErr w:type="spellStart"/>
      <w:r w:rsidR="00A77DA7" w:rsidRPr="00A77DA7">
        <w:rPr>
          <w:i/>
        </w:rPr>
        <w:t>M.y</w:t>
      </w:r>
      <w:proofErr w:type="spellEnd"/>
      <w:r w:rsidR="00A77DA7">
        <w:rPr>
          <w:i/>
        </w:rPr>
        <w:t xml:space="preserve"> </w:t>
      </w:r>
      <w:r w:rsidR="00A77DA7">
        <w:t>terms.</w:t>
      </w:r>
      <w:r w:rsidR="003C3675">
        <w:t xml:space="preserve"> Doing so will result in the effect of baking the </w:t>
      </w:r>
      <w:proofErr w:type="spellStart"/>
      <w:r w:rsidR="003C3675">
        <w:t>Blinn-Phong</w:t>
      </w:r>
      <w:proofErr w:type="spellEnd"/>
      <w:r w:rsidR="003C3675">
        <w:t xml:space="preserve"> </w:t>
      </w:r>
      <w:proofErr w:type="spellStart"/>
      <w:r w:rsidR="003C3675">
        <w:t>specularity</w:t>
      </w:r>
      <w:proofErr w:type="spellEnd"/>
      <w:r w:rsidR="003C3675">
        <w:t xml:space="preserve"> in the texture.</w:t>
      </w:r>
    </w:p>
    <w:p w:rsidR="00CE1B19" w:rsidRDefault="00CE1B19" w:rsidP="00AB74CF"/>
    <w:p w:rsidR="003529EB" w:rsidRPr="003529EB" w:rsidRDefault="008F34D4" w:rsidP="003529EB">
      <w:pPr>
        <w:pStyle w:val="Caption"/>
        <w:keepNext/>
      </w:pPr>
      <w:r>
        <w:t xml:space="preserve">Equation </w:t>
      </w:r>
      <w:fldSimple w:instr=" SEQ Equation \* ARABIC ">
        <w:r w:rsidR="00C8777F">
          <w:rPr>
            <w:noProof/>
          </w:rPr>
          <w:t>1</w:t>
        </w:r>
      </w:fldSimple>
      <w:r>
        <w:t>: Covariance construction from B and M</w:t>
      </w:r>
    </w:p>
    <w:p w:rsidR="003529EB" w:rsidRPr="003529EB" w:rsidRDefault="00177BE8" w:rsidP="00AB74CF">
      <w:pPr>
        <w:rPr>
          <w:rFonts w:eastAsiaTheme="minorEastAsia"/>
          <w:sz w:val="24"/>
          <w:szCs w:val="24"/>
        </w:rPr>
      </w:pPr>
      <m:oMathPara>
        <m:oMath>
          <m:nary>
            <m:naryPr>
              <m:chr m:val="∑"/>
              <m:subHide m:val="on"/>
              <m:supHide m:val="on"/>
              <m:ctrlPr>
                <w:rPr>
                  <w:rFonts w:ascii="Cambria Math" w:hAnsi="Cambria Math"/>
                  <w:sz w:val="24"/>
                  <w:szCs w:val="24"/>
                </w:rPr>
              </m:ctrlPr>
            </m:naryPr>
            <m:sub/>
            <m:sup/>
            <m:e>
              <m:r>
                <m:rPr>
                  <m:sty m:val="p"/>
                </m:rPr>
                <w:rPr>
                  <w:rFonts w:ascii="Cambria Math"/>
                  <w:sz w:val="24"/>
                  <w:szCs w:val="24"/>
                </w:rPr>
                <m:t>=</m:t>
              </m:r>
            </m:e>
          </m:nary>
          <m:d>
            <m:dPr>
              <m:begChr m:val="["/>
              <m:endChr m:val="]"/>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r>
                      <w:rPr>
                        <w:rFonts w:ascii="Cambria Math" w:hAnsi="Cambria Math"/>
                        <w:sz w:val="24"/>
                        <w:szCs w:val="24"/>
                      </w:rPr>
                      <m:t>M.x-B.x*B.x</m:t>
                    </m:r>
                  </m:e>
                  <m:e>
                    <m:r>
                      <w:rPr>
                        <w:rFonts w:ascii="Cambria Math" w:hAnsi="Cambria Math"/>
                        <w:sz w:val="24"/>
                        <w:szCs w:val="24"/>
                      </w:rPr>
                      <m:t>M.z-B.x*B.y</m:t>
                    </m:r>
                  </m:e>
                </m:mr>
                <m:mr>
                  <m:e>
                    <m:r>
                      <w:rPr>
                        <w:rFonts w:ascii="Cambria Math" w:hAnsi="Cambria Math"/>
                        <w:sz w:val="24"/>
                        <w:szCs w:val="24"/>
                      </w:rPr>
                      <m:t>M.z-B.x*B.y</m:t>
                    </m:r>
                  </m:e>
                  <m:e>
                    <m:r>
                      <w:rPr>
                        <w:rFonts w:ascii="Cambria Math" w:hAnsi="Cambria Math"/>
                        <w:sz w:val="24"/>
                        <w:szCs w:val="24"/>
                      </w:rPr>
                      <m:t>M.y-B.y*B.y</m:t>
                    </m:r>
                  </m:e>
                </m:mr>
              </m:m>
            </m:e>
          </m:d>
        </m:oMath>
      </m:oMathPara>
    </w:p>
    <w:p w:rsidR="003529EB" w:rsidRDefault="003529EB" w:rsidP="00AB74CF"/>
    <w:p w:rsidR="00C50E63" w:rsidRDefault="00F473D9" w:rsidP="00AB74CF">
      <w:r>
        <w:t xml:space="preserve">Lastly, </w:t>
      </w:r>
      <w:r w:rsidR="00A94AFE">
        <w:t>t</w:t>
      </w:r>
      <w:r>
        <w:t xml:space="preserve">he </w:t>
      </w:r>
      <w:proofErr w:type="spellStart"/>
      <w:r>
        <w:t>specular</w:t>
      </w:r>
      <w:proofErr w:type="spellEnd"/>
      <w:r>
        <w:t xml:space="preserve"> term </w:t>
      </w:r>
      <w:proofErr w:type="gramStart"/>
      <w:r w:rsidR="00A94AFE">
        <w:t>is computed</w:t>
      </w:r>
      <w:proofErr w:type="gramEnd"/>
      <w:r w:rsidR="00A94AFE">
        <w:t xml:space="preserve"> </w:t>
      </w:r>
      <w:r>
        <w:t>using the following equation:</w:t>
      </w:r>
    </w:p>
    <w:p w:rsidR="00F473D9" w:rsidRDefault="00F473D9" w:rsidP="00AB74CF"/>
    <w:p w:rsidR="002353AE" w:rsidRDefault="002353AE" w:rsidP="002353AE">
      <w:pPr>
        <w:pStyle w:val="Caption"/>
        <w:keepNext/>
      </w:pPr>
      <w:r>
        <w:t xml:space="preserve">Equation </w:t>
      </w:r>
      <w:fldSimple w:instr=" SEQ Equation \* ARABIC ">
        <w:r w:rsidR="00C8777F">
          <w:rPr>
            <w:noProof/>
          </w:rPr>
          <w:t>2</w:t>
        </w:r>
      </w:fldSimple>
      <w:r>
        <w:t xml:space="preserve">: LEAN </w:t>
      </w:r>
      <w:proofErr w:type="spellStart"/>
      <w:r>
        <w:t>specular</w:t>
      </w:r>
      <w:proofErr w:type="spellEnd"/>
      <w:r>
        <w:t xml:space="preserve"> term</w:t>
      </w:r>
    </w:p>
    <w:p w:rsidR="009F67D5" w:rsidRPr="006520A3" w:rsidRDefault="00177BE8" w:rsidP="00AB74CF">
      <w:pPr>
        <w:rPr>
          <w:rFonts w:eastAsiaTheme="minorEastAsia"/>
          <w:sz w:val="32"/>
          <w:szCs w:val="32"/>
        </w:rPr>
      </w:pPr>
      <m:oMathPara>
        <m:oMath>
          <m:f>
            <m:fPr>
              <m:ctrlPr>
                <w:rPr>
                  <w:rFonts w:ascii="Cambria Math" w:hAnsi="Cambria Math"/>
                  <w:i/>
                  <w:sz w:val="32"/>
                  <w:szCs w:val="32"/>
                </w:rPr>
              </m:ctrlPr>
            </m:fPr>
            <m:num>
              <m:r>
                <w:rPr>
                  <w:rFonts w:ascii="Cambria Math" w:hAnsi="Cambria Math"/>
                  <w:sz w:val="32"/>
                  <w:szCs w:val="32"/>
                </w:rPr>
                <m:t>1</m:t>
              </m:r>
            </m:num>
            <m:den>
              <m:r>
                <w:rPr>
                  <w:rFonts w:ascii="Cambria Math" w:hAnsi="Cambria Math"/>
                  <w:sz w:val="32"/>
                  <w:szCs w:val="32"/>
                </w:rPr>
                <m:t>2π</m:t>
              </m:r>
              <m:rad>
                <m:radPr>
                  <m:degHide m:val="on"/>
                  <m:ctrlPr>
                    <w:rPr>
                      <w:rFonts w:ascii="Cambria Math" w:hAnsi="Cambria Math"/>
                      <w:i/>
                      <w:sz w:val="32"/>
                      <w:szCs w:val="32"/>
                    </w:rPr>
                  </m:ctrlPr>
                </m:radPr>
                <m:deg/>
                <m:e>
                  <m:r>
                    <w:rPr>
                      <w:rFonts w:ascii="Cambria Math" w:hAnsi="Cambria Math"/>
                      <w:sz w:val="32"/>
                      <w:szCs w:val="32"/>
                    </w:rPr>
                    <m:t>|∑|</m:t>
                  </m:r>
                </m:e>
              </m:rad>
            </m:den>
          </m:f>
          <m:sSup>
            <m:sSupPr>
              <m:ctrlPr>
                <w:rPr>
                  <w:rFonts w:ascii="Cambria Math" w:hAnsi="Cambria Math"/>
                  <w:i/>
                  <w:sz w:val="32"/>
                  <w:szCs w:val="32"/>
                </w:rPr>
              </m:ctrlPr>
            </m:sSupPr>
            <m:e>
              <m:r>
                <w:rPr>
                  <w:rFonts w:ascii="Cambria Math" w:hAnsi="Cambria Math"/>
                  <w:sz w:val="32"/>
                  <w:szCs w:val="32"/>
                </w:rPr>
                <m:t>e</m:t>
              </m:r>
            </m:e>
            <m:sup>
              <m:r>
                <w:rPr>
                  <w:rFonts w:ascii="Cambria Math" w:hAnsi="Cambria Math"/>
                  <w:sz w:val="32"/>
                  <w:szCs w:val="32"/>
                </w:rPr>
                <m:t>-0.5</m:t>
              </m:r>
              <m:sSup>
                <m:sSupPr>
                  <m:ctrlPr>
                    <w:rPr>
                      <w:rFonts w:ascii="Cambria Math" w:hAnsi="Cambria Math"/>
                      <w:i/>
                      <w:sz w:val="32"/>
                      <w:szCs w:val="32"/>
                    </w:rPr>
                  </m:ctrlPr>
                </m:sSupPr>
                <m:e>
                  <m:d>
                    <m:dPr>
                      <m:ctrlPr>
                        <w:rPr>
                          <w:rFonts w:ascii="Cambria Math" w:hAnsi="Cambria Math"/>
                          <w:i/>
                          <w:sz w:val="32"/>
                          <w:szCs w:val="32"/>
                        </w:rPr>
                      </m:ctrlPr>
                    </m:dPr>
                    <m:e>
                      <m:sSub>
                        <m:sSubPr>
                          <m:ctrlPr>
                            <w:rPr>
                              <w:rFonts w:ascii="Cambria Math" w:hAnsi="Cambria Math"/>
                              <w:i/>
                              <w:sz w:val="32"/>
                              <w:szCs w:val="32"/>
                            </w:rPr>
                          </m:ctrlPr>
                        </m:sSubPr>
                        <m:e>
                          <m:acc>
                            <m:accPr>
                              <m:chr m:val="̃"/>
                              <m:ctrlPr>
                                <w:rPr>
                                  <w:rFonts w:ascii="Cambria Math" w:hAnsi="Cambria Math"/>
                                  <w:i/>
                                  <w:sz w:val="32"/>
                                  <w:szCs w:val="32"/>
                                </w:rPr>
                              </m:ctrlPr>
                            </m:accPr>
                            <m:e>
                              <m:r>
                                <w:rPr>
                                  <w:rFonts w:ascii="Cambria Math" w:hAnsi="Cambria Math"/>
                                  <w:sz w:val="32"/>
                                  <w:szCs w:val="32"/>
                                </w:rPr>
                                <m:t>h</m:t>
                              </m:r>
                            </m:e>
                          </m:acc>
                        </m:e>
                        <m:sub>
                          <m:r>
                            <w:rPr>
                              <w:rFonts w:ascii="Cambria Math" w:hAnsi="Cambria Math"/>
                              <w:sz w:val="32"/>
                              <w:szCs w:val="32"/>
                            </w:rPr>
                            <m:t>n</m:t>
                          </m:r>
                        </m:sub>
                      </m:sSub>
                      <m:r>
                        <w:rPr>
                          <w:rFonts w:ascii="Cambria Math" w:hAnsi="Cambria Math"/>
                          <w:sz w:val="32"/>
                          <w:szCs w:val="32"/>
                        </w:rPr>
                        <m:t xml:space="preserve">- </m:t>
                      </m:r>
                      <m:sSub>
                        <m:sSubPr>
                          <m:ctrlPr>
                            <w:rPr>
                              <w:rFonts w:ascii="Cambria Math" w:hAnsi="Cambria Math"/>
                              <w:i/>
                              <w:sz w:val="32"/>
                              <w:szCs w:val="32"/>
                            </w:rPr>
                          </m:ctrlPr>
                        </m:sSubPr>
                        <m:e>
                          <m:acc>
                            <m:accPr>
                              <m:chr m:val="̃"/>
                              <m:ctrlPr>
                                <w:rPr>
                                  <w:rFonts w:ascii="Cambria Math" w:hAnsi="Cambria Math"/>
                                  <w:i/>
                                  <w:sz w:val="32"/>
                                  <w:szCs w:val="32"/>
                                </w:rPr>
                              </m:ctrlPr>
                            </m:accPr>
                            <m:e>
                              <m:r>
                                <w:rPr>
                                  <w:rFonts w:ascii="Cambria Math" w:hAnsi="Cambria Math"/>
                                  <w:sz w:val="32"/>
                                  <w:szCs w:val="32"/>
                                </w:rPr>
                                <m:t>b</m:t>
                              </m:r>
                            </m:e>
                          </m:acc>
                        </m:e>
                        <m:sub>
                          <m:r>
                            <w:rPr>
                              <w:rFonts w:ascii="Cambria Math" w:hAnsi="Cambria Math"/>
                              <w:sz w:val="32"/>
                              <w:szCs w:val="32"/>
                            </w:rPr>
                            <m:t>n</m:t>
                          </m:r>
                        </m:sub>
                      </m:sSub>
                    </m:e>
                  </m:d>
                </m:e>
                <m:sup>
                  <m:r>
                    <w:rPr>
                      <w:rFonts w:ascii="Cambria Math" w:hAnsi="Cambria Math"/>
                      <w:sz w:val="32"/>
                      <w:szCs w:val="32"/>
                    </w:rPr>
                    <m:t>T</m:t>
                  </m:r>
                </m:sup>
              </m:sSup>
              <m:sSup>
                <m:sSupPr>
                  <m:ctrlPr>
                    <w:rPr>
                      <w:rFonts w:ascii="Cambria Math" w:hAnsi="Cambria Math"/>
                      <w:i/>
                      <w:sz w:val="32"/>
                      <w:szCs w:val="32"/>
                    </w:rPr>
                  </m:ctrlPr>
                </m:sSupPr>
                <m:e>
                  <m:r>
                    <w:rPr>
                      <w:rFonts w:ascii="Cambria Math" w:hAnsi="Cambria Math"/>
                      <w:sz w:val="32"/>
                      <w:szCs w:val="32"/>
                    </w:rPr>
                    <m:t>∑</m:t>
                  </m:r>
                </m:e>
                <m:sup>
                  <m:r>
                    <w:rPr>
                      <w:rFonts w:ascii="Cambria Math" w:hAnsi="Cambria Math"/>
                      <w:sz w:val="32"/>
                      <w:szCs w:val="32"/>
                    </w:rPr>
                    <m:t>-1</m:t>
                  </m:r>
                </m:sup>
              </m:sSup>
              <m:d>
                <m:dPr>
                  <m:ctrlPr>
                    <w:rPr>
                      <w:rFonts w:ascii="Cambria Math" w:hAnsi="Cambria Math"/>
                      <w:i/>
                      <w:sz w:val="32"/>
                      <w:szCs w:val="32"/>
                    </w:rPr>
                  </m:ctrlPr>
                </m:dPr>
                <m:e>
                  <m:sSub>
                    <m:sSubPr>
                      <m:ctrlPr>
                        <w:rPr>
                          <w:rFonts w:ascii="Cambria Math" w:hAnsi="Cambria Math"/>
                          <w:i/>
                          <w:sz w:val="32"/>
                          <w:szCs w:val="32"/>
                        </w:rPr>
                      </m:ctrlPr>
                    </m:sSubPr>
                    <m:e>
                      <m:acc>
                        <m:accPr>
                          <m:chr m:val="̃"/>
                          <m:ctrlPr>
                            <w:rPr>
                              <w:rFonts w:ascii="Cambria Math" w:hAnsi="Cambria Math"/>
                              <w:i/>
                              <w:sz w:val="32"/>
                              <w:szCs w:val="32"/>
                            </w:rPr>
                          </m:ctrlPr>
                        </m:accPr>
                        <m:e>
                          <m:r>
                            <w:rPr>
                              <w:rFonts w:ascii="Cambria Math" w:hAnsi="Cambria Math"/>
                              <w:sz w:val="32"/>
                              <w:szCs w:val="32"/>
                            </w:rPr>
                            <m:t>h</m:t>
                          </m:r>
                        </m:e>
                      </m:acc>
                    </m:e>
                    <m:sub>
                      <m:r>
                        <w:rPr>
                          <w:rFonts w:ascii="Cambria Math" w:hAnsi="Cambria Math"/>
                          <w:sz w:val="32"/>
                          <w:szCs w:val="32"/>
                        </w:rPr>
                        <m:t>n</m:t>
                      </m:r>
                    </m:sub>
                  </m:sSub>
                  <m:r>
                    <w:rPr>
                      <w:rFonts w:ascii="Cambria Math" w:hAnsi="Cambria Math"/>
                      <w:sz w:val="32"/>
                      <w:szCs w:val="32"/>
                    </w:rPr>
                    <m:t xml:space="preserve">- </m:t>
                  </m:r>
                  <m:sSub>
                    <m:sSubPr>
                      <m:ctrlPr>
                        <w:rPr>
                          <w:rFonts w:ascii="Cambria Math" w:hAnsi="Cambria Math"/>
                          <w:i/>
                          <w:sz w:val="32"/>
                          <w:szCs w:val="32"/>
                        </w:rPr>
                      </m:ctrlPr>
                    </m:sSubPr>
                    <m:e>
                      <m:acc>
                        <m:accPr>
                          <m:chr m:val="̃"/>
                          <m:ctrlPr>
                            <w:rPr>
                              <w:rFonts w:ascii="Cambria Math" w:hAnsi="Cambria Math"/>
                              <w:i/>
                              <w:sz w:val="32"/>
                              <w:szCs w:val="32"/>
                            </w:rPr>
                          </m:ctrlPr>
                        </m:accPr>
                        <m:e>
                          <m:r>
                            <w:rPr>
                              <w:rFonts w:ascii="Cambria Math" w:hAnsi="Cambria Math"/>
                              <w:sz w:val="32"/>
                              <w:szCs w:val="32"/>
                            </w:rPr>
                            <m:t>b</m:t>
                          </m:r>
                        </m:e>
                      </m:acc>
                    </m:e>
                    <m:sub>
                      <m:r>
                        <w:rPr>
                          <w:rFonts w:ascii="Cambria Math" w:hAnsi="Cambria Math"/>
                          <w:sz w:val="32"/>
                          <w:szCs w:val="32"/>
                        </w:rPr>
                        <m:t>n</m:t>
                      </m:r>
                    </m:sub>
                  </m:sSub>
                </m:e>
              </m:d>
            </m:sup>
          </m:sSup>
        </m:oMath>
      </m:oMathPara>
    </w:p>
    <w:p w:rsidR="003529EB" w:rsidRPr="003529EB" w:rsidRDefault="003529EB" w:rsidP="00AB74CF">
      <w:pPr>
        <w:rPr>
          <w:sz w:val="30"/>
          <w:szCs w:val="30"/>
        </w:rPr>
      </w:pPr>
    </w:p>
    <w:p w:rsidR="00F473D9" w:rsidRDefault="00177BE8" w:rsidP="00AB74CF">
      <w:r>
        <w:fldChar w:fldCharType="begin"/>
      </w:r>
      <w:r w:rsidR="00757A09">
        <w:instrText xml:space="preserve"> REF _Ref327712658 \h </w:instrText>
      </w:r>
      <w:r>
        <w:fldChar w:fldCharType="separate"/>
      </w:r>
      <w:r w:rsidR="00C8777F">
        <w:t xml:space="preserve">Figure </w:t>
      </w:r>
      <w:r w:rsidR="00C8777F">
        <w:rPr>
          <w:noProof/>
        </w:rPr>
        <w:t>5</w:t>
      </w:r>
      <w:r>
        <w:fldChar w:fldCharType="end"/>
      </w:r>
      <w:r w:rsidR="00F52107">
        <w:t xml:space="preserve"> shows the </w:t>
      </w:r>
      <w:r w:rsidR="00757A09">
        <w:t>difference</w:t>
      </w:r>
      <w:r w:rsidR="00F52107">
        <w:t xml:space="preserve"> of </w:t>
      </w:r>
      <w:r w:rsidR="00757A09">
        <w:t xml:space="preserve">the techniques </w:t>
      </w:r>
      <w:r w:rsidR="00F52107">
        <w:t>LEAN mapping and Bump mapping.</w:t>
      </w:r>
    </w:p>
    <w:p w:rsidR="00CE1B19" w:rsidRPr="00C50E63" w:rsidRDefault="00CE1B19" w:rsidP="00AB74CF"/>
    <w:p w:rsidR="00F52107" w:rsidRDefault="00F52107" w:rsidP="00F52107">
      <w:pPr>
        <w:keepNext/>
      </w:pPr>
      <w:r>
        <w:rPr>
          <w:noProof/>
        </w:rPr>
        <w:drawing>
          <wp:inline distT="0" distB="0" distL="0" distR="0">
            <wp:extent cx="2785442" cy="3257550"/>
            <wp:effectExtent l="19050" t="0" r="0" b="0"/>
            <wp:docPr id="1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srcRect/>
                    <a:stretch>
                      <a:fillRect/>
                    </a:stretch>
                  </pic:blipFill>
                  <pic:spPr bwMode="auto">
                    <a:xfrm>
                      <a:off x="0" y="0"/>
                      <a:ext cx="2791595" cy="3264746"/>
                    </a:xfrm>
                    <a:prstGeom prst="rect">
                      <a:avLst/>
                    </a:prstGeom>
                    <a:noFill/>
                    <a:ln w="9525">
                      <a:noFill/>
                      <a:miter lim="800000"/>
                      <a:headEnd/>
                      <a:tailEnd/>
                    </a:ln>
                  </pic:spPr>
                </pic:pic>
              </a:graphicData>
            </a:graphic>
          </wp:inline>
        </w:drawing>
      </w:r>
    </w:p>
    <w:p w:rsidR="00B775BB" w:rsidRDefault="00F52107" w:rsidP="00305865">
      <w:pPr>
        <w:pStyle w:val="Caption"/>
      </w:pPr>
      <w:bookmarkStart w:id="4" w:name="_Ref327712658"/>
      <w:r>
        <w:t xml:space="preserve">Figure </w:t>
      </w:r>
      <w:fldSimple w:instr=" SEQ Figure \* ARABIC ">
        <w:r w:rsidR="00C8777F">
          <w:rPr>
            <w:noProof/>
          </w:rPr>
          <w:t>5</w:t>
        </w:r>
      </w:fldSimple>
      <w:bookmarkEnd w:id="4"/>
      <w:r>
        <w:t xml:space="preserve">: Bump Mapping </w:t>
      </w:r>
      <w:r w:rsidR="00385252">
        <w:t>v</w:t>
      </w:r>
      <w:r w:rsidR="00B807AF">
        <w:t>er</w:t>
      </w:r>
      <w:r w:rsidR="00385252">
        <w:t>s</w:t>
      </w:r>
      <w:r w:rsidR="00B807AF">
        <w:t>us LEAN Mapping:</w:t>
      </w:r>
      <w:r>
        <w:t xml:space="preserve"> First picture is generating an ordinary bump map. Second picture was using LEAN mapping with </w:t>
      </w:r>
      <w:proofErr w:type="spellStart"/>
      <w:r>
        <w:t>trilinear</w:t>
      </w:r>
      <w:proofErr w:type="spellEnd"/>
      <w:r>
        <w:t xml:space="preserve"> MIP filtering. Figure adapted from LEAN Mapping article.</w:t>
      </w:r>
    </w:p>
    <w:p w:rsidR="00A33C8B" w:rsidRPr="00A33C8B" w:rsidRDefault="00624C0B" w:rsidP="00A33C8B">
      <w:pPr>
        <w:pStyle w:val="Heading2"/>
      </w:pPr>
      <w:r>
        <w:t xml:space="preserve">Distance </w:t>
      </w:r>
      <w:r w:rsidR="00A33C8B">
        <w:t>Fog</w:t>
      </w:r>
    </w:p>
    <w:p w:rsidR="00BE3642" w:rsidRDefault="00BE3642" w:rsidP="00BE3642"/>
    <w:p w:rsidR="00196E26" w:rsidRDefault="00196E26" w:rsidP="00196E26">
      <w:r>
        <w:t xml:space="preserve">Distance Fog, which sometimes </w:t>
      </w:r>
      <w:proofErr w:type="gramStart"/>
      <w:r w:rsidR="00DA37C5">
        <w:t>is</w:t>
      </w:r>
      <w:r>
        <w:t xml:space="preserve"> </w:t>
      </w:r>
      <w:r w:rsidR="00CD663B">
        <w:t>referred</w:t>
      </w:r>
      <w:proofErr w:type="gramEnd"/>
      <w:r>
        <w:t xml:space="preserve"> as true fog or range fog, tints the screen according to the distance that a given pixel is from the camera. Objects further away will appear to fade into the fog. To do this, distance fog need to check distances every frame</w:t>
      </w:r>
      <w:r w:rsidR="00DA37C5">
        <w:t>,</w:t>
      </w:r>
      <w:r>
        <w:t xml:space="preserve"> and </w:t>
      </w:r>
      <w:r w:rsidR="00CD663B">
        <w:t xml:space="preserve">as a result </w:t>
      </w:r>
      <w:r>
        <w:t>can have an impact on performance. Some limitation</w:t>
      </w:r>
      <w:r w:rsidR="00DA37C5">
        <w:t>s</w:t>
      </w:r>
      <w:r>
        <w:t xml:space="preserve"> can be set to reduce this impact, like rejecting objects beyond a certain distance. The resulting effect of distance fog simulates light scattering, which causes objects that are more distant appear in lower contrast. This technique </w:t>
      </w:r>
      <w:proofErr w:type="gramStart"/>
      <w:r>
        <w:t>can also be used</w:t>
      </w:r>
      <w:proofErr w:type="gramEnd"/>
      <w:r>
        <w:t xml:space="preserve"> to obscure objects with a fog gradient by haze and aerial perspective.</w:t>
      </w:r>
      <w:r w:rsidR="00FF3E9D">
        <w:t xml:space="preserve"> </w:t>
      </w:r>
      <w:r w:rsidR="00177BE8">
        <w:fldChar w:fldCharType="begin"/>
      </w:r>
      <w:r w:rsidR="00FF3E9D">
        <w:instrText xml:space="preserve"> REF _Ref328043036 \h </w:instrText>
      </w:r>
      <w:r w:rsidR="00177BE8">
        <w:fldChar w:fldCharType="separate"/>
      </w:r>
      <w:r w:rsidR="00FF3E9D">
        <w:t xml:space="preserve">Figure </w:t>
      </w:r>
      <w:r w:rsidR="00FF3E9D">
        <w:rPr>
          <w:noProof/>
        </w:rPr>
        <w:t>6</w:t>
      </w:r>
      <w:r w:rsidR="00177BE8">
        <w:fldChar w:fldCharType="end"/>
      </w:r>
      <w:r w:rsidR="00FF3E9D">
        <w:t xml:space="preserve"> illustrates an example of the fading effect from distance fog.</w:t>
      </w:r>
    </w:p>
    <w:p w:rsidR="005630FF" w:rsidRDefault="00196E26" w:rsidP="00196E26">
      <w:r>
        <w:t xml:space="preserve"> </w:t>
      </w:r>
    </w:p>
    <w:p w:rsidR="00C8777F" w:rsidRDefault="000B216B" w:rsidP="00C8777F">
      <w:pPr>
        <w:keepNext/>
      </w:pPr>
      <w:r>
        <w:rPr>
          <w:noProof/>
        </w:rPr>
        <w:drawing>
          <wp:inline distT="0" distB="0" distL="0" distR="0">
            <wp:extent cx="2787548" cy="1276350"/>
            <wp:effectExtent l="19050" t="0" r="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srcRect/>
                    <a:stretch>
                      <a:fillRect/>
                    </a:stretch>
                  </pic:blipFill>
                  <pic:spPr bwMode="auto">
                    <a:xfrm>
                      <a:off x="0" y="0"/>
                      <a:ext cx="2787548" cy="1276350"/>
                    </a:xfrm>
                    <a:prstGeom prst="rect">
                      <a:avLst/>
                    </a:prstGeom>
                    <a:noFill/>
                    <a:ln w="9525">
                      <a:noFill/>
                      <a:miter lim="800000"/>
                      <a:headEnd/>
                      <a:tailEnd/>
                    </a:ln>
                  </pic:spPr>
                </pic:pic>
              </a:graphicData>
            </a:graphic>
          </wp:inline>
        </w:drawing>
      </w:r>
    </w:p>
    <w:p w:rsidR="005630FF" w:rsidRDefault="00C8777F" w:rsidP="00C8777F">
      <w:pPr>
        <w:pStyle w:val="Caption"/>
      </w:pPr>
      <w:bookmarkStart w:id="5" w:name="_Ref328043036"/>
      <w:r>
        <w:t xml:space="preserve">Figure </w:t>
      </w:r>
      <w:fldSimple w:instr=" SEQ Figure \* ARABIC ">
        <w:r>
          <w:rPr>
            <w:noProof/>
          </w:rPr>
          <w:t>6</w:t>
        </w:r>
      </w:fldSimple>
      <w:bookmarkEnd w:id="5"/>
      <w:r>
        <w:t>:  Dis</w:t>
      </w:r>
      <w:r w:rsidR="00FF3E9D">
        <w:t>tance Fog representation. Note that</w:t>
      </w:r>
      <w:r>
        <w:t xml:space="preserve"> the teapot begins to vanish when camera distance increases. Even so, the </w:t>
      </w:r>
      <w:proofErr w:type="spellStart"/>
      <w:r>
        <w:t>specular</w:t>
      </w:r>
      <w:proofErr w:type="spellEnd"/>
      <w:r>
        <w:t xml:space="preserve"> highlight is identical to the original model, minus the change in alpha to make the model transparent.</w:t>
      </w:r>
    </w:p>
    <w:p w:rsidR="00DE18CD" w:rsidRDefault="00196E26" w:rsidP="00EA276C">
      <w:r>
        <w:lastRenderedPageBreak/>
        <w:tab/>
        <w:t xml:space="preserve">Distance fog, </w:t>
      </w:r>
      <w:r w:rsidR="00DE18CD">
        <w:t>Range-based fog,</w:t>
      </w:r>
      <w:r>
        <w:t xml:space="preserve"> is a more accurate</w:t>
      </w:r>
      <w:r w:rsidR="00DE18CD">
        <w:t xml:space="preserve"> way to determine the fog effects. In range-based fog, </w:t>
      </w:r>
      <w:r>
        <w:t>it is used</w:t>
      </w:r>
      <w:r w:rsidR="00DE18CD">
        <w:t xml:space="preserve"> the actual distance from the viewpoint to a vertex for its fog calculations</w:t>
      </w:r>
      <w:r w:rsidR="00D906D2">
        <w:t xml:space="preserve"> and</w:t>
      </w:r>
      <w:r w:rsidR="00DE18CD">
        <w:t xml:space="preserve"> increases the effect of fog as the distance between the two </w:t>
      </w:r>
      <w:proofErr w:type="gramStart"/>
      <w:r w:rsidR="00DE18CD">
        <w:t>points</w:t>
      </w:r>
      <w:proofErr w:type="gramEnd"/>
      <w:r w:rsidR="00DE18CD">
        <w:t xml:space="preserve"> increases, rather than the depth of the vertex within in the scene, thereby avoiding rotational artifacts.</w:t>
      </w:r>
      <w:r w:rsidR="00D906D2">
        <w:t xml:space="preserve"> There are three equations in Direct3D used for fog: One linear and two exponential fog equations.</w:t>
      </w:r>
    </w:p>
    <w:p w:rsidR="00D906D2" w:rsidRDefault="00D906D2" w:rsidP="00EA276C"/>
    <w:p w:rsidR="005630FF" w:rsidRDefault="002B7787" w:rsidP="00EA276C">
      <w:r>
        <w:t xml:space="preserve">The </w:t>
      </w:r>
      <w:r w:rsidR="000375EC">
        <w:t>Linear fog equation</w:t>
      </w:r>
      <w:r w:rsidR="003B6A8B">
        <w:t>, know</w:t>
      </w:r>
      <w:r>
        <w:t>n</w:t>
      </w:r>
      <w:r w:rsidR="003B6A8B">
        <w:t xml:space="preserve"> in Direct3D as </w:t>
      </w:r>
      <w:r w:rsidR="003B6A8B" w:rsidRPr="003B6A8B">
        <w:t>D3DFOG_LINEAR</w:t>
      </w:r>
      <w:r w:rsidR="00D906D2">
        <w:t>:</w:t>
      </w:r>
    </w:p>
    <w:p w:rsidR="002C2A9D" w:rsidRDefault="002C2A9D" w:rsidP="00624C0B"/>
    <w:p w:rsidR="00673CFE" w:rsidRPr="00673CFE" w:rsidRDefault="00673CFE" w:rsidP="00624C0B">
      <w:pPr>
        <w:rPr>
          <w:sz w:val="28"/>
          <w:szCs w:val="28"/>
        </w:rPr>
      </w:pPr>
      <m:oMathPara>
        <m:oMath>
          <m:r>
            <w:rPr>
              <w:rFonts w:ascii="Cambria Math" w:hAnsi="Cambria Math"/>
              <w:sz w:val="28"/>
              <w:szCs w:val="28"/>
            </w:rPr>
            <m:t xml:space="preserve">f= </m:t>
          </m:r>
          <m:f>
            <m:fPr>
              <m:ctrlPr>
                <w:rPr>
                  <w:rFonts w:ascii="Cambria Math" w:hAnsi="Cambria Math"/>
                  <w:i/>
                  <w:sz w:val="28"/>
                  <w:szCs w:val="28"/>
                </w:rPr>
              </m:ctrlPr>
            </m:fPr>
            <m:num>
              <m:r>
                <w:rPr>
                  <w:rFonts w:ascii="Cambria Math" w:hAnsi="Cambria Math"/>
                  <w:sz w:val="28"/>
                  <w:szCs w:val="28"/>
                </w:rPr>
                <m:t>end-d</m:t>
              </m:r>
            </m:num>
            <m:den>
              <m:r>
                <w:rPr>
                  <w:rFonts w:ascii="Cambria Math" w:hAnsi="Cambria Math"/>
                  <w:sz w:val="28"/>
                  <w:szCs w:val="28"/>
                </w:rPr>
                <m:t>end-start</m:t>
              </m:r>
            </m:den>
          </m:f>
        </m:oMath>
      </m:oMathPara>
    </w:p>
    <w:p w:rsidR="003B6A8B" w:rsidRDefault="003B6A8B" w:rsidP="00624C0B">
      <w:pPr>
        <w:rPr>
          <w:rFonts w:ascii="Segoe UI" w:eastAsia="Times New Roman" w:hAnsi="Segoe UI" w:cs="Segoe UI"/>
          <w:color w:val="000000"/>
          <w:sz w:val="18"/>
          <w:szCs w:val="18"/>
        </w:rPr>
      </w:pPr>
    </w:p>
    <w:p w:rsidR="000375EC" w:rsidRDefault="000375EC" w:rsidP="00624C0B">
      <w:r>
        <w:t>Exponential Fog equations</w:t>
      </w:r>
      <w:r w:rsidR="00D906D2">
        <w:t>:</w:t>
      </w:r>
    </w:p>
    <w:p w:rsidR="00D906D2" w:rsidRDefault="00D906D2" w:rsidP="00624C0B"/>
    <w:p w:rsidR="003B6A8B" w:rsidRDefault="003B6A8B" w:rsidP="003B6A8B">
      <w:r>
        <w:t>D3DFOG_EXP</w:t>
      </w:r>
      <w:r>
        <w:rPr>
          <w:rStyle w:val="apple-converted-space"/>
          <w:rFonts w:ascii="Segoe UI" w:hAnsi="Segoe UI" w:cs="Segoe UI"/>
          <w:color w:val="2A2A2A"/>
          <w:sz w:val="18"/>
          <w:szCs w:val="18"/>
        </w:rPr>
        <w:t> </w:t>
      </w:r>
    </w:p>
    <w:p w:rsidR="00673CFE" w:rsidRDefault="00673CFE" w:rsidP="00624C0B">
      <w:pPr>
        <w:rPr>
          <w:rFonts w:eastAsiaTheme="minorEastAsia"/>
          <w:sz w:val="28"/>
          <w:szCs w:val="28"/>
        </w:rPr>
      </w:pPr>
      <m:oMathPara>
        <m:oMath>
          <m:r>
            <w:rPr>
              <w:rFonts w:ascii="Cambria Math" w:hAnsi="Cambria Math"/>
              <w:sz w:val="28"/>
              <w:szCs w:val="28"/>
            </w:rPr>
            <m:t xml:space="preserve">f= </m:t>
          </m:r>
          <m:f>
            <m:fPr>
              <m:type m:val="skw"/>
              <m:ctrlPr>
                <w:rPr>
                  <w:rFonts w:ascii="Cambria Math" w:hAnsi="Cambria Math"/>
                  <w:i/>
                  <w:sz w:val="28"/>
                  <w:szCs w:val="28"/>
                </w:rPr>
              </m:ctrlPr>
            </m:fPr>
            <m:num>
              <m:r>
                <w:rPr>
                  <w:rFonts w:ascii="Cambria Math" w:hAnsi="Cambria Math"/>
                  <w:sz w:val="28"/>
                  <w:szCs w:val="28"/>
                </w:rPr>
                <m:t>1</m:t>
              </m:r>
            </m:num>
            <m:den>
              <m:sSup>
                <m:sSupPr>
                  <m:ctrlPr>
                    <w:rPr>
                      <w:rFonts w:ascii="Cambria Math" w:hAnsi="Cambria Math"/>
                      <w:i/>
                      <w:sz w:val="28"/>
                      <w:szCs w:val="28"/>
                    </w:rPr>
                  </m:ctrlPr>
                </m:sSupPr>
                <m:e>
                  <m:r>
                    <w:rPr>
                      <w:rFonts w:ascii="Cambria Math" w:hAnsi="Cambria Math"/>
                      <w:sz w:val="28"/>
                      <w:szCs w:val="28"/>
                    </w:rPr>
                    <m:t>e</m:t>
                  </m:r>
                </m:e>
                <m:sup>
                  <m:r>
                    <w:rPr>
                      <w:rFonts w:ascii="Cambria Math" w:hAnsi="Cambria Math"/>
                      <w:sz w:val="28"/>
                      <w:szCs w:val="28"/>
                    </w:rPr>
                    <m:t>d * density</m:t>
                  </m:r>
                </m:sup>
              </m:sSup>
            </m:den>
          </m:f>
        </m:oMath>
      </m:oMathPara>
    </w:p>
    <w:p w:rsidR="003B6A8B" w:rsidRPr="00673CFE" w:rsidRDefault="003B6A8B" w:rsidP="003B6A8B">
      <w:pPr>
        <w:rPr>
          <w:rFonts w:eastAsiaTheme="minorEastAsia"/>
          <w:sz w:val="28"/>
          <w:szCs w:val="28"/>
        </w:rPr>
      </w:pPr>
      <w:r>
        <w:t>D3DFOG_EXP2</w:t>
      </w:r>
      <w:r>
        <w:rPr>
          <w:rStyle w:val="apple-converted-space"/>
          <w:rFonts w:ascii="Segoe UI" w:hAnsi="Segoe UI" w:cs="Segoe UI"/>
          <w:color w:val="2A2A2A"/>
          <w:sz w:val="18"/>
          <w:szCs w:val="18"/>
        </w:rPr>
        <w:t> </w:t>
      </w:r>
    </w:p>
    <w:p w:rsidR="002C2A9D" w:rsidRPr="009557B7" w:rsidRDefault="00673CFE" w:rsidP="00624C0B">
      <w:pPr>
        <w:rPr>
          <w:sz w:val="28"/>
          <w:szCs w:val="28"/>
        </w:rPr>
      </w:pPr>
      <m:oMathPara>
        <m:oMath>
          <m:r>
            <w:rPr>
              <w:rFonts w:ascii="Cambria Math" w:hAnsi="Cambria Math"/>
              <w:sz w:val="28"/>
              <w:szCs w:val="28"/>
            </w:rPr>
            <m:t xml:space="preserve">f= </m:t>
          </m:r>
          <m:f>
            <m:fPr>
              <m:type m:val="skw"/>
              <m:ctrlPr>
                <w:rPr>
                  <w:rFonts w:ascii="Cambria Math" w:hAnsi="Cambria Math"/>
                  <w:i/>
                  <w:sz w:val="28"/>
                  <w:szCs w:val="28"/>
                </w:rPr>
              </m:ctrlPr>
            </m:fPr>
            <m:num>
              <m:r>
                <w:rPr>
                  <w:rFonts w:ascii="Cambria Math" w:hAnsi="Cambria Math"/>
                  <w:sz w:val="28"/>
                  <w:szCs w:val="28"/>
                </w:rPr>
                <m:t>1</m:t>
              </m:r>
            </m:num>
            <m:den>
              <m:sSup>
                <m:sSupPr>
                  <m:ctrlPr>
                    <w:rPr>
                      <w:rFonts w:ascii="Cambria Math" w:hAnsi="Cambria Math"/>
                      <w:i/>
                      <w:sz w:val="28"/>
                      <w:szCs w:val="28"/>
                    </w:rPr>
                  </m:ctrlPr>
                </m:sSupPr>
                <m:e>
                  <m:r>
                    <w:rPr>
                      <w:rFonts w:ascii="Cambria Math" w:hAnsi="Cambria Math"/>
                      <w:sz w:val="28"/>
                      <w:szCs w:val="28"/>
                    </w:rPr>
                    <m:t>e</m:t>
                  </m:r>
                </m:e>
                <m:sup>
                  <m:r>
                    <w:rPr>
                      <w:rFonts w:ascii="Cambria Math" w:hAnsi="Cambria Math"/>
                      <w:sz w:val="28"/>
                      <w:szCs w:val="28"/>
                    </w:rPr>
                    <m:t>(</m:t>
                  </m:r>
                  <m:sSup>
                    <m:sSupPr>
                      <m:ctrlPr>
                        <w:rPr>
                          <w:rFonts w:ascii="Cambria Math" w:hAnsi="Cambria Math"/>
                          <w:i/>
                          <w:sz w:val="28"/>
                          <w:szCs w:val="28"/>
                        </w:rPr>
                      </m:ctrlPr>
                    </m:sSupPr>
                    <m:e>
                      <m:r>
                        <w:rPr>
                          <w:rFonts w:ascii="Cambria Math" w:hAnsi="Cambria Math"/>
                          <w:sz w:val="28"/>
                          <w:szCs w:val="28"/>
                        </w:rPr>
                        <m:t>d * density)</m:t>
                      </m:r>
                    </m:e>
                    <m:sup>
                      <m:r>
                        <w:rPr>
                          <w:rFonts w:ascii="Cambria Math" w:hAnsi="Cambria Math"/>
                          <w:sz w:val="28"/>
                          <w:szCs w:val="28"/>
                        </w:rPr>
                        <m:t>2</m:t>
                      </m:r>
                    </m:sup>
                  </m:sSup>
                </m:sup>
              </m:sSup>
            </m:den>
          </m:f>
        </m:oMath>
      </m:oMathPara>
    </w:p>
    <w:p w:rsidR="003B6A8B" w:rsidRPr="002C2A9D" w:rsidRDefault="003B6A8B" w:rsidP="003B6A8B">
      <w:pPr>
        <w:numPr>
          <w:ilvl w:val="0"/>
          <w:numId w:val="13"/>
        </w:numPr>
        <w:spacing w:before="100" w:beforeAutospacing="1" w:after="100" w:afterAutospacing="1"/>
        <w:rPr>
          <w:rFonts w:ascii="Segoe UI" w:eastAsia="Times New Roman" w:hAnsi="Segoe UI" w:cs="Segoe UI"/>
          <w:color w:val="000000"/>
          <w:sz w:val="18"/>
          <w:szCs w:val="18"/>
        </w:rPr>
      </w:pPr>
      <w:proofErr w:type="gramStart"/>
      <w:r w:rsidRPr="003B6A8B">
        <w:rPr>
          <w:rFonts w:ascii="Segoe UI" w:eastAsia="Times New Roman" w:hAnsi="Segoe UI" w:cs="Segoe UI"/>
          <w:i/>
          <w:color w:val="000000"/>
          <w:sz w:val="18"/>
          <w:szCs w:val="18"/>
        </w:rPr>
        <w:t>start</w:t>
      </w:r>
      <w:proofErr w:type="gramEnd"/>
      <w:r w:rsidRPr="002C2A9D">
        <w:rPr>
          <w:rFonts w:ascii="Segoe UI" w:eastAsia="Times New Roman" w:hAnsi="Segoe UI" w:cs="Segoe UI"/>
          <w:color w:val="000000"/>
          <w:sz w:val="18"/>
          <w:szCs w:val="18"/>
        </w:rPr>
        <w:t xml:space="preserve"> is the distance at which fog effects begin.</w:t>
      </w:r>
    </w:p>
    <w:p w:rsidR="003B6A8B" w:rsidRPr="003B6A8B" w:rsidRDefault="003B6A8B" w:rsidP="003B6A8B">
      <w:pPr>
        <w:numPr>
          <w:ilvl w:val="0"/>
          <w:numId w:val="13"/>
        </w:numPr>
        <w:spacing w:before="100" w:beforeAutospacing="1" w:after="100" w:afterAutospacing="1"/>
        <w:rPr>
          <w:rFonts w:ascii="Segoe UI" w:eastAsia="Times New Roman" w:hAnsi="Segoe UI" w:cs="Segoe UI"/>
          <w:color w:val="000000"/>
          <w:sz w:val="18"/>
          <w:szCs w:val="18"/>
        </w:rPr>
      </w:pPr>
      <w:proofErr w:type="gramStart"/>
      <w:r w:rsidRPr="003B6A8B">
        <w:rPr>
          <w:rFonts w:ascii="Segoe UI" w:eastAsia="Times New Roman" w:hAnsi="Segoe UI" w:cs="Segoe UI"/>
          <w:i/>
          <w:color w:val="000000"/>
          <w:sz w:val="18"/>
          <w:szCs w:val="18"/>
        </w:rPr>
        <w:t>end</w:t>
      </w:r>
      <w:proofErr w:type="gramEnd"/>
      <w:r w:rsidRPr="002C2A9D">
        <w:rPr>
          <w:rFonts w:ascii="Segoe UI" w:eastAsia="Times New Roman" w:hAnsi="Segoe UI" w:cs="Segoe UI"/>
          <w:color w:val="000000"/>
          <w:sz w:val="18"/>
          <w:szCs w:val="18"/>
        </w:rPr>
        <w:t xml:space="preserve"> is the distance at which fog effects no longer increase.</w:t>
      </w:r>
    </w:p>
    <w:p w:rsidR="002C2A9D" w:rsidRPr="002C2A9D" w:rsidRDefault="002C2A9D" w:rsidP="003B6A8B">
      <w:pPr>
        <w:numPr>
          <w:ilvl w:val="0"/>
          <w:numId w:val="13"/>
        </w:numPr>
        <w:spacing w:before="100" w:beforeAutospacing="1" w:after="100" w:afterAutospacing="1"/>
        <w:rPr>
          <w:rFonts w:ascii="Segoe UI" w:eastAsia="Times New Roman" w:hAnsi="Segoe UI" w:cs="Segoe UI"/>
          <w:color w:val="000000"/>
          <w:sz w:val="18"/>
          <w:szCs w:val="18"/>
        </w:rPr>
      </w:pPr>
      <w:proofErr w:type="gramStart"/>
      <w:r w:rsidRPr="003B6A8B">
        <w:rPr>
          <w:rFonts w:ascii="Segoe UI" w:eastAsia="Times New Roman" w:hAnsi="Segoe UI" w:cs="Segoe UI"/>
          <w:i/>
          <w:color w:val="000000"/>
          <w:sz w:val="18"/>
          <w:szCs w:val="18"/>
        </w:rPr>
        <w:t>e</w:t>
      </w:r>
      <w:proofErr w:type="gramEnd"/>
      <w:r w:rsidRPr="002C2A9D">
        <w:rPr>
          <w:rFonts w:ascii="Segoe UI" w:eastAsia="Times New Roman" w:hAnsi="Segoe UI" w:cs="Segoe UI"/>
          <w:color w:val="000000"/>
          <w:sz w:val="18"/>
          <w:szCs w:val="18"/>
        </w:rPr>
        <w:t xml:space="preserve"> is the base of natural logarithms (approximately 2.71828).</w:t>
      </w:r>
    </w:p>
    <w:p w:rsidR="002C2A9D" w:rsidRPr="002C2A9D" w:rsidRDefault="002C2A9D" w:rsidP="003B6A8B">
      <w:pPr>
        <w:numPr>
          <w:ilvl w:val="0"/>
          <w:numId w:val="13"/>
        </w:numPr>
        <w:spacing w:before="100" w:beforeAutospacing="1" w:after="100" w:afterAutospacing="1"/>
        <w:rPr>
          <w:rFonts w:ascii="Segoe UI" w:eastAsia="Times New Roman" w:hAnsi="Segoe UI" w:cs="Segoe UI"/>
          <w:color w:val="000000"/>
          <w:sz w:val="18"/>
          <w:szCs w:val="18"/>
        </w:rPr>
      </w:pPr>
      <w:proofErr w:type="gramStart"/>
      <w:r w:rsidRPr="003B6A8B">
        <w:rPr>
          <w:rFonts w:ascii="Segoe UI" w:eastAsia="Times New Roman" w:hAnsi="Segoe UI" w:cs="Segoe UI"/>
          <w:i/>
          <w:color w:val="000000"/>
          <w:sz w:val="18"/>
          <w:szCs w:val="18"/>
        </w:rPr>
        <w:t>density</w:t>
      </w:r>
      <w:proofErr w:type="gramEnd"/>
      <w:r w:rsidRPr="002C2A9D">
        <w:rPr>
          <w:rFonts w:ascii="Segoe UI" w:eastAsia="Times New Roman" w:hAnsi="Segoe UI" w:cs="Segoe UI"/>
          <w:color w:val="000000"/>
          <w:sz w:val="18"/>
          <w:szCs w:val="18"/>
        </w:rPr>
        <w:t xml:space="preserve"> is an arbitrary fog density that can range from 0.0 to 1.0.</w:t>
      </w:r>
    </w:p>
    <w:p w:rsidR="003B6A8B" w:rsidRPr="003B6A8B" w:rsidRDefault="003B6A8B" w:rsidP="003B6A8B">
      <w:pPr>
        <w:numPr>
          <w:ilvl w:val="0"/>
          <w:numId w:val="13"/>
        </w:numPr>
        <w:spacing w:before="100" w:beforeAutospacing="1" w:after="100" w:afterAutospacing="1"/>
        <w:rPr>
          <w:rFonts w:ascii="Segoe UI" w:eastAsia="Times New Roman" w:hAnsi="Segoe UI" w:cs="Segoe UI"/>
          <w:color w:val="000000"/>
          <w:sz w:val="18"/>
          <w:szCs w:val="18"/>
        </w:rPr>
      </w:pPr>
      <w:proofErr w:type="gramStart"/>
      <w:r w:rsidRPr="003B6A8B">
        <w:rPr>
          <w:rFonts w:ascii="Segoe UI" w:eastAsia="Times New Roman" w:hAnsi="Segoe UI" w:cs="Segoe UI"/>
          <w:i/>
          <w:color w:val="000000"/>
          <w:sz w:val="18"/>
          <w:szCs w:val="18"/>
        </w:rPr>
        <w:t>d</w:t>
      </w:r>
      <w:proofErr w:type="gramEnd"/>
      <w:r w:rsidRPr="002C2A9D">
        <w:rPr>
          <w:rFonts w:ascii="Segoe UI" w:eastAsia="Times New Roman" w:hAnsi="Segoe UI" w:cs="Segoe UI"/>
          <w:color w:val="000000"/>
          <w:sz w:val="18"/>
          <w:szCs w:val="18"/>
        </w:rPr>
        <w:t xml:space="preserve"> represents depth, or the distance from the viewpoint. For </w:t>
      </w:r>
      <w:proofErr w:type="gramStart"/>
      <w:r w:rsidRPr="002C2A9D">
        <w:rPr>
          <w:rFonts w:ascii="Segoe UI" w:eastAsia="Times New Roman" w:hAnsi="Segoe UI" w:cs="Segoe UI"/>
          <w:color w:val="000000"/>
          <w:sz w:val="18"/>
          <w:szCs w:val="18"/>
        </w:rPr>
        <w:t>range based</w:t>
      </w:r>
      <w:proofErr w:type="gramEnd"/>
      <w:r w:rsidRPr="002C2A9D">
        <w:rPr>
          <w:rFonts w:ascii="Segoe UI" w:eastAsia="Times New Roman" w:hAnsi="Segoe UI" w:cs="Segoe UI"/>
          <w:color w:val="000000"/>
          <w:sz w:val="18"/>
          <w:szCs w:val="18"/>
        </w:rPr>
        <w:t xml:space="preserve"> fog, the value for d is the distance between the camera position and a vertex. For non-range based fog, the value for d is the absolute value of the Z-coordinate in camera space.</w:t>
      </w:r>
    </w:p>
    <w:p w:rsidR="002C2A9D" w:rsidRDefault="002C2A9D" w:rsidP="00EA276C">
      <w:r>
        <w:t xml:space="preserve">The system stores the fog factor in the alpha component of the </w:t>
      </w:r>
      <w:proofErr w:type="spellStart"/>
      <w:r>
        <w:t>specular</w:t>
      </w:r>
      <w:proofErr w:type="spellEnd"/>
      <w:r>
        <w:t xml:space="preserve"> color for a vertex. If </w:t>
      </w:r>
      <w:r w:rsidR="00FE3BFC">
        <w:t>the</w:t>
      </w:r>
      <w:r>
        <w:t xml:space="preserve"> application</w:t>
      </w:r>
      <w:r w:rsidR="00FE3BFC">
        <w:t xml:space="preserve"> used</w:t>
      </w:r>
      <w:r>
        <w:t xml:space="preserve"> performs its own transformation and lighting, </w:t>
      </w:r>
      <w:r w:rsidR="00FE3BFC">
        <w:t>it is possible to</w:t>
      </w:r>
      <w:r>
        <w:t xml:space="preserve"> insert </w:t>
      </w:r>
      <w:r w:rsidR="00FE3BFC">
        <w:t>the fog factor values manually</w:t>
      </w:r>
      <w:r>
        <w:t xml:space="preserve"> to </w:t>
      </w:r>
      <w:proofErr w:type="gramStart"/>
      <w:r>
        <w:t>be applied</w:t>
      </w:r>
      <w:proofErr w:type="gramEnd"/>
      <w:r>
        <w:t xml:space="preserve"> by the system during rendering.</w:t>
      </w:r>
      <w:r w:rsidR="00FE3BFC">
        <w:t xml:space="preserve"> </w:t>
      </w:r>
      <w:r w:rsidR="009F708B">
        <w:t xml:space="preserve">When calculated the fog effects, the fog factor from one of the preceding equation </w:t>
      </w:r>
      <w:proofErr w:type="gramStart"/>
      <w:r w:rsidR="009F708B">
        <w:t>is used</w:t>
      </w:r>
      <w:proofErr w:type="gramEnd"/>
      <w:r w:rsidR="009F708B">
        <w:t xml:space="preserve"> in a blending equation. </w:t>
      </w:r>
      <w:r w:rsidR="00FE3BFC">
        <w:t xml:space="preserve">The </w:t>
      </w:r>
      <w:r w:rsidR="009F708B">
        <w:t xml:space="preserve">blending </w:t>
      </w:r>
      <w:r w:rsidR="00FE3BFC">
        <w:t xml:space="preserve">equation below effectively scales the color of the current polygon C by the fog factor f, and </w:t>
      </w:r>
      <w:proofErr w:type="spellStart"/>
      <w:r w:rsidR="00FE3BFC">
        <w:t>adss</w:t>
      </w:r>
      <w:proofErr w:type="spellEnd"/>
      <w:r w:rsidR="00FE3BFC">
        <w:t xml:space="preserve"> the product to the fog color C, scaled by the bitwise inverse of the fog factor. The resulting color value is a blend of the fog color and the original color, as a factor of distance.</w:t>
      </w:r>
      <w:r w:rsidR="00FE3BFC">
        <w:rPr>
          <w:rStyle w:val="apple-converted-space"/>
          <w:rFonts w:ascii="Segoe UI" w:hAnsi="Segoe UI" w:cs="Segoe UI"/>
          <w:color w:val="2A2A2A"/>
          <w:sz w:val="18"/>
          <w:szCs w:val="18"/>
        </w:rPr>
        <w:t> </w:t>
      </w:r>
    </w:p>
    <w:p w:rsidR="009A6869" w:rsidRDefault="009A6869" w:rsidP="009A6869"/>
    <w:p w:rsidR="002C2A9D" w:rsidRDefault="009A6869" w:rsidP="009A6869">
      <w:r>
        <w:t>Blending Equation:</w:t>
      </w:r>
    </w:p>
    <w:p w:rsidR="000375EC" w:rsidRDefault="00673CFE" w:rsidP="00BE3642">
      <w:pPr>
        <w:rPr>
          <w:rFonts w:ascii="Segoe UI" w:eastAsiaTheme="minorEastAsia" w:hAnsi="Segoe UI" w:cs="Segoe UI"/>
          <w:color w:val="2A2A2A"/>
          <w:sz w:val="28"/>
          <w:szCs w:val="28"/>
        </w:rPr>
      </w:pPr>
      <m:oMathPara>
        <m:oMath>
          <m:r>
            <w:rPr>
              <w:rFonts w:ascii="Cambria Math" w:hAnsi="Cambria Math" w:cs="Segoe UI"/>
              <w:color w:val="2A2A2A"/>
              <w:sz w:val="28"/>
              <w:szCs w:val="28"/>
            </w:rPr>
            <m:t xml:space="preserve">C=f. </m:t>
          </m:r>
          <m:sSub>
            <m:sSubPr>
              <m:ctrlPr>
                <w:rPr>
                  <w:rFonts w:ascii="Cambria Math" w:hAnsi="Cambria Math" w:cs="Segoe UI"/>
                  <w:i/>
                  <w:color w:val="2A2A2A"/>
                  <w:sz w:val="28"/>
                  <w:szCs w:val="28"/>
                </w:rPr>
              </m:ctrlPr>
            </m:sSubPr>
            <m:e>
              <m:r>
                <w:rPr>
                  <w:rFonts w:ascii="Cambria Math" w:hAnsi="Cambria Math" w:cs="Segoe UI"/>
                  <w:color w:val="2A2A2A"/>
                  <w:sz w:val="28"/>
                  <w:szCs w:val="28"/>
                </w:rPr>
                <m:t>C</m:t>
              </m:r>
            </m:e>
            <m:sub>
              <m:r>
                <w:rPr>
                  <w:rFonts w:ascii="Cambria Math" w:hAnsi="Cambria Math" w:cs="Segoe UI"/>
                  <w:color w:val="2A2A2A"/>
                  <w:sz w:val="28"/>
                  <w:szCs w:val="28"/>
                </w:rPr>
                <m:t>i</m:t>
              </m:r>
            </m:sub>
          </m:sSub>
          <m:r>
            <w:rPr>
              <w:rFonts w:ascii="Cambria Math" w:hAnsi="Cambria Math" w:cs="Segoe UI"/>
              <w:color w:val="2A2A2A"/>
              <w:sz w:val="28"/>
              <w:szCs w:val="28"/>
            </w:rPr>
            <m:t xml:space="preserve">+ </m:t>
          </m:r>
          <m:d>
            <m:dPr>
              <m:ctrlPr>
                <w:rPr>
                  <w:rFonts w:ascii="Cambria Math" w:hAnsi="Cambria Math" w:cs="Segoe UI"/>
                  <w:i/>
                  <w:color w:val="2A2A2A"/>
                  <w:sz w:val="28"/>
                  <w:szCs w:val="28"/>
                </w:rPr>
              </m:ctrlPr>
            </m:dPr>
            <m:e>
              <m:r>
                <w:rPr>
                  <w:rFonts w:ascii="Cambria Math" w:hAnsi="Cambria Math" w:cs="Segoe UI"/>
                  <w:color w:val="2A2A2A"/>
                  <w:sz w:val="28"/>
                  <w:szCs w:val="28"/>
                </w:rPr>
                <m:t xml:space="preserve"> 1-f</m:t>
              </m:r>
            </m:e>
          </m:d>
          <m:r>
            <w:rPr>
              <w:rFonts w:ascii="Cambria Math" w:hAnsi="Cambria Math" w:cs="Segoe UI"/>
              <w:color w:val="2A2A2A"/>
              <w:sz w:val="28"/>
              <w:szCs w:val="28"/>
            </w:rPr>
            <m:t xml:space="preserve">. </m:t>
          </m:r>
          <m:sSub>
            <m:sSubPr>
              <m:ctrlPr>
                <w:rPr>
                  <w:rFonts w:ascii="Cambria Math" w:hAnsi="Cambria Math" w:cs="Segoe UI"/>
                  <w:i/>
                  <w:color w:val="2A2A2A"/>
                  <w:sz w:val="28"/>
                  <w:szCs w:val="28"/>
                </w:rPr>
              </m:ctrlPr>
            </m:sSubPr>
            <m:e>
              <m:r>
                <w:rPr>
                  <w:rFonts w:ascii="Cambria Math" w:hAnsi="Cambria Math" w:cs="Segoe UI"/>
                  <w:color w:val="2A2A2A"/>
                  <w:sz w:val="28"/>
                  <w:szCs w:val="28"/>
                </w:rPr>
                <m:t>C</m:t>
              </m:r>
            </m:e>
            <m:sub>
              <m:r>
                <w:rPr>
                  <w:rFonts w:ascii="Cambria Math" w:hAnsi="Cambria Math" w:cs="Segoe UI"/>
                  <w:color w:val="2A2A2A"/>
                  <w:sz w:val="28"/>
                  <w:szCs w:val="28"/>
                </w:rPr>
                <m:t>f</m:t>
              </m:r>
            </m:sub>
          </m:sSub>
        </m:oMath>
      </m:oMathPara>
    </w:p>
    <w:p w:rsidR="005A28A1" w:rsidRPr="00DA37C5" w:rsidRDefault="005A28A1" w:rsidP="00BE3642">
      <w:pPr>
        <w:rPr>
          <w:rFonts w:ascii="Segoe UI" w:hAnsi="Segoe UI" w:cs="Segoe UI"/>
          <w:color w:val="2A2A2A"/>
          <w:sz w:val="28"/>
          <w:szCs w:val="28"/>
        </w:rPr>
      </w:pPr>
    </w:p>
    <w:p w:rsidR="00BE3642" w:rsidRDefault="00BE3642" w:rsidP="00BE3642">
      <w:pPr>
        <w:pStyle w:val="Heading1"/>
      </w:pPr>
      <w:r>
        <w:lastRenderedPageBreak/>
        <w:t>Method</w:t>
      </w:r>
    </w:p>
    <w:p w:rsidR="00BE3642" w:rsidRDefault="00BE3642" w:rsidP="00BE3642"/>
    <w:p w:rsidR="00FF3698" w:rsidRDefault="00FF3698" w:rsidP="001D5BA9">
      <w:r>
        <w:tab/>
        <w:t xml:space="preserve">The proposed shading model in this paper is a variation of the LEAN mapping technique </w:t>
      </w:r>
      <w:r w:rsidR="00923E57">
        <w:t xml:space="preserve">used </w:t>
      </w:r>
      <w:r>
        <w:t xml:space="preserve">for Bump Mapping. As was presented on </w:t>
      </w:r>
      <w:r w:rsidR="001D5BA9">
        <w:t xml:space="preserve">section 2, LEAN mapping </w:t>
      </w:r>
      <w:proofErr w:type="gramStart"/>
      <w:r w:rsidR="001D5BA9">
        <w:t>is used</w:t>
      </w:r>
      <w:proofErr w:type="gramEnd"/>
      <w:r w:rsidR="001D5BA9">
        <w:t xml:space="preserve"> to deal with the highlight aliasing and the blurred drawback generated from bump mapping when the object is viewed from certain distances. LEAN solves this issue very well, maintaining the clarity of the bumps in the surface. However, </w:t>
      </w:r>
      <w:r w:rsidR="00923E57">
        <w:t xml:space="preserve">the </w:t>
      </w:r>
      <w:proofErr w:type="spellStart"/>
      <w:r w:rsidR="001D5BA9">
        <w:t>specular</w:t>
      </w:r>
      <w:proofErr w:type="spellEnd"/>
      <w:r w:rsidR="00923E57">
        <w:t xml:space="preserve"> shyness</w:t>
      </w:r>
      <w:r w:rsidR="001D5BA9">
        <w:t xml:space="preserve"> </w:t>
      </w:r>
      <w:proofErr w:type="gramStart"/>
      <w:r w:rsidR="00923E57">
        <w:t>is</w:t>
      </w:r>
      <w:r w:rsidR="001D5BA9">
        <w:t xml:space="preserve"> also maintained</w:t>
      </w:r>
      <w:proofErr w:type="gramEnd"/>
      <w:r w:rsidR="001D5BA9">
        <w:t xml:space="preserve">, even on huge distances, as shown in </w:t>
      </w:r>
      <w:r w:rsidR="00177BE8">
        <w:fldChar w:fldCharType="begin"/>
      </w:r>
      <w:r w:rsidR="00A74D32">
        <w:instrText xml:space="preserve"> REF _Ref327722502 \h </w:instrText>
      </w:r>
      <w:r w:rsidR="00177BE8">
        <w:fldChar w:fldCharType="separate"/>
      </w:r>
      <w:r w:rsidR="00C8777F">
        <w:t xml:space="preserve">Figure </w:t>
      </w:r>
      <w:r w:rsidR="00C8777F">
        <w:rPr>
          <w:noProof/>
        </w:rPr>
        <w:t>7</w:t>
      </w:r>
      <w:r w:rsidR="00177BE8">
        <w:fldChar w:fldCharType="end"/>
      </w:r>
      <w:r w:rsidR="001D5BA9">
        <w:t>. As the figure illustrates, the ocean highlights caused from the bump deformations to simulate ocean waves are still present even on huge distance near the island's coastal.</w:t>
      </w:r>
    </w:p>
    <w:p w:rsidR="004951F1" w:rsidRDefault="004951F1" w:rsidP="001D5BA9"/>
    <w:p w:rsidR="001D5BA9" w:rsidRDefault="004951F1" w:rsidP="004951F1">
      <w:pPr>
        <w:jc w:val="center"/>
      </w:pPr>
      <w:r>
        <w:rPr>
          <w:noProof/>
        </w:rPr>
        <w:drawing>
          <wp:inline distT="0" distB="0" distL="0" distR="0">
            <wp:extent cx="2664396" cy="6057900"/>
            <wp:effectExtent l="19050" t="0" r="2604"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cstate="print"/>
                    <a:srcRect/>
                    <a:stretch>
                      <a:fillRect/>
                    </a:stretch>
                  </pic:blipFill>
                  <pic:spPr bwMode="auto">
                    <a:xfrm>
                      <a:off x="0" y="0"/>
                      <a:ext cx="2664396" cy="6057900"/>
                    </a:xfrm>
                    <a:prstGeom prst="rect">
                      <a:avLst/>
                    </a:prstGeom>
                    <a:noFill/>
                    <a:ln w="9525">
                      <a:noFill/>
                      <a:miter lim="800000"/>
                      <a:headEnd/>
                      <a:tailEnd/>
                    </a:ln>
                  </pic:spPr>
                </pic:pic>
              </a:graphicData>
            </a:graphic>
          </wp:inline>
        </w:drawing>
      </w:r>
    </w:p>
    <w:p w:rsidR="004951F1" w:rsidRDefault="004951F1" w:rsidP="004951F1">
      <w:pPr>
        <w:pStyle w:val="Caption"/>
      </w:pPr>
      <w:bookmarkStart w:id="6" w:name="_Ref327722502"/>
      <w:r>
        <w:t xml:space="preserve">Figure </w:t>
      </w:r>
      <w:fldSimple w:instr=" SEQ Figure \* ARABIC ">
        <w:r w:rsidR="00C8777F">
          <w:rPr>
            <w:noProof/>
          </w:rPr>
          <w:t>7</w:t>
        </w:r>
      </w:fldSimple>
      <w:bookmarkEnd w:id="6"/>
      <w:r>
        <w:t xml:space="preserve">: LEAN mapping </w:t>
      </w:r>
      <w:proofErr w:type="spellStart"/>
      <w:r>
        <w:t>specular</w:t>
      </w:r>
      <w:proofErr w:type="spellEnd"/>
      <w:r>
        <w:t xml:space="preserve"> </w:t>
      </w:r>
      <w:proofErr w:type="spellStart"/>
      <w:r>
        <w:t>highligh</w:t>
      </w:r>
      <w:proofErr w:type="spellEnd"/>
      <w:r>
        <w:t xml:space="preserve"> </w:t>
      </w:r>
      <w:r w:rsidR="00583823">
        <w:t xml:space="preserve">is </w:t>
      </w:r>
      <w:r>
        <w:t xml:space="preserve">present on huge distances. </w:t>
      </w:r>
      <w:r w:rsidR="00583823">
        <w:t xml:space="preserve">Notice the highlight at the upper right corner of the picture. </w:t>
      </w:r>
      <w:r>
        <w:t xml:space="preserve">Figures extracted from Lean </w:t>
      </w:r>
      <w:proofErr w:type="gramStart"/>
      <w:r>
        <w:t>Mapping</w:t>
      </w:r>
      <w:proofErr w:type="gramEnd"/>
      <w:r>
        <w:t xml:space="preserve"> </w:t>
      </w:r>
      <w:r w:rsidR="007C293B">
        <w:t>p</w:t>
      </w:r>
      <w:r>
        <w:t>aper.</w:t>
      </w:r>
    </w:p>
    <w:p w:rsidR="000B40F0" w:rsidRDefault="004951F1" w:rsidP="00BE3642">
      <w:r>
        <w:lastRenderedPageBreak/>
        <w:tab/>
      </w:r>
      <w:r w:rsidR="000B40F0">
        <w:t xml:space="preserve">To deal with this problem, a new term </w:t>
      </w:r>
      <w:proofErr w:type="gramStart"/>
      <w:r w:rsidR="009F0FAA">
        <w:t>was</w:t>
      </w:r>
      <w:r w:rsidR="000B40F0">
        <w:t xml:space="preserve"> added</w:t>
      </w:r>
      <w:proofErr w:type="gramEnd"/>
      <w:r w:rsidR="000B40F0">
        <w:t xml:space="preserve"> in the shading </w:t>
      </w:r>
      <w:proofErr w:type="spellStart"/>
      <w:r w:rsidR="000B40F0">
        <w:t>specular</w:t>
      </w:r>
      <w:proofErr w:type="spellEnd"/>
      <w:r w:rsidR="000B40F0">
        <w:t xml:space="preserve"> component, similar to the effect of distant fog, but affecting only the </w:t>
      </w:r>
      <w:proofErr w:type="spellStart"/>
      <w:r w:rsidR="000B40F0">
        <w:t>specular</w:t>
      </w:r>
      <w:proofErr w:type="spellEnd"/>
      <w:r w:rsidR="000B40F0">
        <w:t xml:space="preserve"> highlight</w:t>
      </w:r>
      <w:r w:rsidR="00AA77DA">
        <w:t xml:space="preserve"> intensity</w:t>
      </w:r>
      <w:r w:rsidR="000B40F0">
        <w:t xml:space="preserve">, reducing it gradually up to a minimum accepted value defined by the user. </w:t>
      </w:r>
      <w:r w:rsidR="00AA77DA">
        <w:t xml:space="preserve">This term varies according to the camera distance from the object. Both the minimum and maximum highlight </w:t>
      </w:r>
      <w:proofErr w:type="spellStart"/>
      <w:r w:rsidR="00AA77DA">
        <w:t>specular</w:t>
      </w:r>
      <w:proofErr w:type="spellEnd"/>
      <w:r w:rsidR="00AA77DA">
        <w:t xml:space="preserve"> intensity </w:t>
      </w:r>
      <w:r w:rsidR="008B25D4">
        <w:t>is</w:t>
      </w:r>
      <w:r w:rsidR="003A72C6">
        <w:t xml:space="preserve"> configurable, </w:t>
      </w:r>
      <w:r w:rsidR="00AA77DA">
        <w:t xml:space="preserve">and </w:t>
      </w:r>
      <w:r w:rsidR="00923E57">
        <w:t xml:space="preserve">viewed </w:t>
      </w:r>
      <w:r w:rsidR="00AA77DA">
        <w:t>on close range is identical to LEAN.</w:t>
      </w:r>
      <w:r w:rsidR="0038294E">
        <w:t xml:space="preserve"> This new configurable term </w:t>
      </w:r>
      <w:proofErr w:type="gramStart"/>
      <w:r w:rsidR="0038294E">
        <w:t>is added</w:t>
      </w:r>
      <w:proofErr w:type="gramEnd"/>
      <w:r w:rsidR="0038294E">
        <w:t xml:space="preserve"> as a power of the dot product between </w:t>
      </w:r>
      <w:r w:rsidR="0038294E" w:rsidRPr="0038294E">
        <w:rPr>
          <w:i/>
        </w:rPr>
        <w:t>Normal</w:t>
      </w:r>
      <w:r w:rsidR="0038294E">
        <w:t xml:space="preserve"> and </w:t>
      </w:r>
      <w:r w:rsidR="0038294E" w:rsidRPr="0038294E">
        <w:rPr>
          <w:i/>
        </w:rPr>
        <w:t>Light</w:t>
      </w:r>
      <w:r w:rsidR="0038294E">
        <w:t xml:space="preserve"> vectors.</w:t>
      </w:r>
    </w:p>
    <w:p w:rsidR="00123099" w:rsidRDefault="00123099" w:rsidP="00BE3642">
      <w:r>
        <w:tab/>
      </w:r>
    </w:p>
    <w:p w:rsidR="00123099" w:rsidRDefault="00123099" w:rsidP="00BE3642">
      <w:r>
        <w:tab/>
        <w:t xml:space="preserve">Inserting this new term will allow for a </w:t>
      </w:r>
      <w:proofErr w:type="spellStart"/>
      <w:r>
        <w:t>specular</w:t>
      </w:r>
      <w:proofErr w:type="spellEnd"/>
      <w:r>
        <w:t xml:space="preserve"> control over distance, which </w:t>
      </w:r>
      <w:proofErr w:type="gramStart"/>
      <w:r>
        <w:t>is made</w:t>
      </w:r>
      <w:proofErr w:type="gramEnd"/>
      <w:r>
        <w:t xml:space="preserve"> during the shading process without </w:t>
      </w:r>
      <w:r w:rsidR="00D60555">
        <w:t xml:space="preserve">too </w:t>
      </w:r>
      <w:r>
        <w:t xml:space="preserve">much </w:t>
      </w:r>
      <w:r w:rsidR="00D60555">
        <w:t xml:space="preserve">computational </w:t>
      </w:r>
      <w:r>
        <w:t xml:space="preserve">overhead. </w:t>
      </w:r>
      <w:r w:rsidR="00D60555">
        <w:t>In addition</w:t>
      </w:r>
      <w:r>
        <w:t xml:space="preserve">, unlike </w:t>
      </w:r>
      <w:proofErr w:type="gramStart"/>
      <w:r>
        <w:t>fog</w:t>
      </w:r>
      <w:proofErr w:type="gramEnd"/>
      <w:r>
        <w:t xml:space="preserve"> that changes the alpha according to the distance and thus preserving the </w:t>
      </w:r>
      <w:proofErr w:type="spellStart"/>
      <w:r>
        <w:t>specular</w:t>
      </w:r>
      <w:proofErr w:type="spellEnd"/>
      <w:r>
        <w:t xml:space="preserve"> highlight, this term actually reduces it without </w:t>
      </w:r>
      <w:r w:rsidR="00D60555">
        <w:t>interfering with</w:t>
      </w:r>
      <w:r>
        <w:t xml:space="preserve"> the alpha component.</w:t>
      </w:r>
      <w:r w:rsidR="00721616">
        <w:t xml:space="preserve"> Below is the equation for </w:t>
      </w:r>
      <w:r w:rsidR="00D60555">
        <w:t xml:space="preserve">the </w:t>
      </w:r>
      <w:proofErr w:type="spellStart"/>
      <w:r w:rsidR="00D60555">
        <w:t>specular</w:t>
      </w:r>
      <w:proofErr w:type="spellEnd"/>
      <w:r w:rsidR="00D60555">
        <w:t xml:space="preserve"> fading control</w:t>
      </w:r>
      <w:r w:rsidR="00721616">
        <w:t>:</w:t>
      </w:r>
    </w:p>
    <w:p w:rsidR="00721616" w:rsidRDefault="00721616" w:rsidP="00721616"/>
    <w:p w:rsidR="00721616" w:rsidRPr="009731F6" w:rsidRDefault="00BC7B3A" w:rsidP="00721616">
      <w:pPr>
        <w:rPr>
          <w:rFonts w:eastAsiaTheme="minorEastAsia"/>
          <w:sz w:val="26"/>
          <w:szCs w:val="26"/>
        </w:rPr>
      </w:pPr>
      <m:oMathPara>
        <m:oMath>
          <m:r>
            <w:rPr>
              <w:rFonts w:ascii="Cambria Math" w:hAnsi="Cambria Math"/>
              <w:sz w:val="26"/>
              <w:szCs w:val="26"/>
            </w:rPr>
            <m:t>ℵ=clamp(1+</m:t>
          </m:r>
          <m:sSup>
            <m:sSupPr>
              <m:ctrlPr>
                <w:rPr>
                  <w:rFonts w:ascii="Cambria Math" w:hAnsi="Cambria Math"/>
                  <w:i/>
                  <w:sz w:val="26"/>
                  <w:szCs w:val="26"/>
                </w:rPr>
              </m:ctrlPr>
            </m:sSupPr>
            <m:e>
              <m:r>
                <w:rPr>
                  <w:rFonts w:ascii="Cambria Math" w:hAnsi="Cambria Math"/>
                  <w:sz w:val="26"/>
                  <w:szCs w:val="26"/>
                </w:rPr>
                <m:t>(V.z*Fade)</m:t>
              </m:r>
            </m:e>
            <m:sup>
              <m:r>
                <w:rPr>
                  <w:rFonts w:ascii="Cambria Math" w:hAnsi="Cambria Math"/>
                  <w:sz w:val="26"/>
                  <w:szCs w:val="26"/>
                </w:rPr>
                <m:t>2</m:t>
              </m:r>
            </m:sup>
          </m:sSup>
          <m:r>
            <w:rPr>
              <w:rFonts w:ascii="Cambria Math" w:hAnsi="Cambria Math"/>
              <w:sz w:val="26"/>
              <w:szCs w:val="26"/>
            </w:rPr>
            <m:t>, 1, maxP)</m:t>
          </m:r>
        </m:oMath>
      </m:oMathPara>
    </w:p>
    <w:p w:rsidR="00721616" w:rsidRDefault="00721616" w:rsidP="00721616">
      <w:pPr>
        <w:rPr>
          <w:rFonts w:eastAsiaTheme="minorEastAsia"/>
        </w:rPr>
      </w:pPr>
    </w:p>
    <w:p w:rsidR="00721616" w:rsidRDefault="00721616" w:rsidP="00721616">
      <w:pPr>
        <w:rPr>
          <w:rFonts w:eastAsiaTheme="minorEastAsia"/>
        </w:rPr>
      </w:pPr>
      <w:r>
        <w:rPr>
          <w:rFonts w:eastAsiaTheme="minorEastAsia"/>
        </w:rPr>
        <w:t xml:space="preserve">Where </w:t>
      </w:r>
      <w:r w:rsidRPr="00721616">
        <w:rPr>
          <w:rFonts w:eastAsiaTheme="minorEastAsia"/>
          <w:i/>
        </w:rPr>
        <w:t>V</w:t>
      </w:r>
      <w:r>
        <w:rPr>
          <w:rFonts w:eastAsiaTheme="minorEastAsia"/>
        </w:rPr>
        <w:t xml:space="preserve"> is the view vector, </w:t>
      </w:r>
      <w:r w:rsidRPr="00721616">
        <w:rPr>
          <w:rFonts w:eastAsiaTheme="minorEastAsia"/>
          <w:i/>
        </w:rPr>
        <w:t>Fade</w:t>
      </w:r>
      <w:r>
        <w:rPr>
          <w:rFonts w:eastAsiaTheme="minorEastAsia"/>
        </w:rPr>
        <w:t xml:space="preserve"> is a parameter to configure the fading rate</w:t>
      </w:r>
      <w:r w:rsidR="00801326">
        <w:rPr>
          <w:rFonts w:eastAsiaTheme="minorEastAsia"/>
        </w:rPr>
        <w:t xml:space="preserve">, </w:t>
      </w:r>
      <w:r w:rsidR="00D60555">
        <w:rPr>
          <w:rFonts w:eastAsiaTheme="minorEastAsia"/>
        </w:rPr>
        <w:t xml:space="preserve">which </w:t>
      </w:r>
      <w:proofErr w:type="gramStart"/>
      <w:r w:rsidR="00D60555">
        <w:rPr>
          <w:rFonts w:eastAsiaTheme="minorEastAsia"/>
        </w:rPr>
        <w:t>can also be used</w:t>
      </w:r>
      <w:proofErr w:type="gramEnd"/>
      <w:r w:rsidR="00D60555">
        <w:rPr>
          <w:rFonts w:eastAsiaTheme="minorEastAsia"/>
        </w:rPr>
        <w:t xml:space="preserve"> to</w:t>
      </w:r>
      <w:r w:rsidR="00801326">
        <w:rPr>
          <w:rFonts w:eastAsiaTheme="minorEastAsia"/>
        </w:rPr>
        <w:t xml:space="preserve"> adjust</w:t>
      </w:r>
      <w:r w:rsidR="00D60555">
        <w:rPr>
          <w:rFonts w:eastAsiaTheme="minorEastAsia"/>
        </w:rPr>
        <w:t xml:space="preserve"> to the world</w:t>
      </w:r>
      <w:r w:rsidR="00801326">
        <w:rPr>
          <w:rFonts w:eastAsiaTheme="minorEastAsia"/>
        </w:rPr>
        <w:t xml:space="preserve"> scale</w:t>
      </w:r>
      <w:r>
        <w:rPr>
          <w:rFonts w:eastAsiaTheme="minorEastAsia"/>
        </w:rPr>
        <w:t xml:space="preserve">, and </w:t>
      </w:r>
      <w:proofErr w:type="spellStart"/>
      <w:r w:rsidRPr="00721616">
        <w:rPr>
          <w:rFonts w:eastAsiaTheme="minorEastAsia"/>
          <w:i/>
        </w:rPr>
        <w:t>max</w:t>
      </w:r>
      <w:r w:rsidR="009731F6">
        <w:rPr>
          <w:rFonts w:eastAsiaTheme="minorEastAsia"/>
          <w:i/>
        </w:rPr>
        <w:t>P</w:t>
      </w:r>
      <w:proofErr w:type="spellEnd"/>
      <w:r>
        <w:rPr>
          <w:rFonts w:eastAsiaTheme="minorEastAsia"/>
        </w:rPr>
        <w:t xml:space="preserve"> is the maximum </w:t>
      </w:r>
      <w:proofErr w:type="spellStart"/>
      <w:r w:rsidR="006D1206">
        <w:rPr>
          <w:rFonts w:eastAsiaTheme="minorEastAsia"/>
        </w:rPr>
        <w:t>specular</w:t>
      </w:r>
      <w:proofErr w:type="spellEnd"/>
      <w:r w:rsidR="006D1206">
        <w:rPr>
          <w:rFonts w:eastAsiaTheme="minorEastAsia"/>
        </w:rPr>
        <w:t xml:space="preserve"> </w:t>
      </w:r>
      <w:r>
        <w:rPr>
          <w:rFonts w:eastAsiaTheme="minorEastAsia"/>
        </w:rPr>
        <w:t>fade desired by the user.</w:t>
      </w:r>
      <w:r w:rsidR="0017693E">
        <w:rPr>
          <w:rFonts w:eastAsiaTheme="minorEastAsia"/>
        </w:rPr>
        <w:t xml:space="preserve"> </w:t>
      </w:r>
      <w:r w:rsidRPr="0017693E">
        <w:rPr>
          <w:rFonts w:eastAsiaTheme="minorEastAsia"/>
        </w:rPr>
        <w:t>This</w:t>
      </w:r>
      <w:r>
        <w:rPr>
          <w:rFonts w:eastAsiaTheme="minorEastAsia"/>
        </w:rPr>
        <w:t xml:space="preserve"> term </w:t>
      </w:r>
      <w:proofErr w:type="gramStart"/>
      <w:r>
        <w:rPr>
          <w:rFonts w:eastAsiaTheme="minorEastAsia"/>
        </w:rPr>
        <w:t>is applied</w:t>
      </w:r>
      <w:proofErr w:type="gramEnd"/>
      <w:r>
        <w:rPr>
          <w:rFonts w:eastAsiaTheme="minorEastAsia"/>
        </w:rPr>
        <w:t xml:space="preserve"> as shown below:</w:t>
      </w:r>
    </w:p>
    <w:p w:rsidR="00721616" w:rsidRDefault="00721616" w:rsidP="00721616"/>
    <w:p w:rsidR="00721616" w:rsidRPr="009034CE" w:rsidRDefault="00721616" w:rsidP="00721616">
      <w:pPr>
        <w:rPr>
          <w:rFonts w:eastAsiaTheme="minorEastAsia"/>
          <w:sz w:val="26"/>
          <w:szCs w:val="26"/>
        </w:rPr>
      </w:pPr>
      <m:oMathPara>
        <m:oMath>
          <m:r>
            <w:rPr>
              <w:rFonts w:ascii="Cambria Math" w:hAnsi="Cambria Math"/>
              <w:sz w:val="26"/>
              <w:szCs w:val="26"/>
            </w:rPr>
            <m:t xml:space="preserve">TotalSpecular=Ks* </m:t>
          </m:r>
          <m:sSup>
            <m:sSupPr>
              <m:ctrlPr>
                <w:rPr>
                  <w:rFonts w:ascii="Cambria Math" w:hAnsi="Cambria Math"/>
                  <w:i/>
                  <w:sz w:val="26"/>
                  <w:szCs w:val="26"/>
                </w:rPr>
              </m:ctrlPr>
            </m:sSupPr>
            <m:e>
              <m:r>
                <w:rPr>
                  <w:rFonts w:ascii="Cambria Math" w:hAnsi="Cambria Math"/>
                  <w:sz w:val="26"/>
                  <w:szCs w:val="26"/>
                </w:rPr>
                <m:t>NdotL</m:t>
              </m:r>
            </m:e>
            <m:sup>
              <m:r>
                <w:rPr>
                  <w:rFonts w:ascii="Cambria Math" w:hAnsi="Cambria Math"/>
                  <w:sz w:val="26"/>
                  <w:szCs w:val="26"/>
                </w:rPr>
                <m:t>ℵ</m:t>
              </m:r>
            </m:sup>
          </m:sSup>
          <m:r>
            <w:rPr>
              <w:rFonts w:ascii="Cambria Math" w:hAnsi="Cambria Math"/>
              <w:sz w:val="26"/>
              <w:szCs w:val="26"/>
            </w:rPr>
            <m:t>*spec</m:t>
          </m:r>
        </m:oMath>
      </m:oMathPara>
    </w:p>
    <w:p w:rsidR="00721616" w:rsidRDefault="00721616" w:rsidP="00721616">
      <w:pPr>
        <w:rPr>
          <w:rFonts w:eastAsiaTheme="minorEastAsia"/>
        </w:rPr>
      </w:pPr>
    </w:p>
    <w:p w:rsidR="001D5BA9" w:rsidRPr="00081877" w:rsidRDefault="00D60555" w:rsidP="00081877">
      <w:pPr>
        <w:rPr>
          <w:rFonts w:eastAsiaTheme="minorEastAsia"/>
        </w:rPr>
      </w:pPr>
      <w:proofErr w:type="gramStart"/>
      <w:r w:rsidRPr="00D60555">
        <w:rPr>
          <w:rFonts w:eastAsiaTheme="minorEastAsia"/>
        </w:rPr>
        <w:t>With</w:t>
      </w:r>
      <w:r>
        <w:rPr>
          <w:rFonts w:eastAsiaTheme="minorEastAsia"/>
          <w:i/>
        </w:rPr>
        <w:t xml:space="preserve"> </w:t>
      </w:r>
      <w:r w:rsidR="00721616" w:rsidRPr="00721616">
        <w:rPr>
          <w:rFonts w:eastAsiaTheme="minorEastAsia"/>
          <w:i/>
        </w:rPr>
        <w:t>Ks</w:t>
      </w:r>
      <w:r w:rsidR="00721616">
        <w:rPr>
          <w:rFonts w:eastAsiaTheme="minorEastAsia"/>
        </w:rPr>
        <w:t xml:space="preserve"> </w:t>
      </w:r>
      <w:r>
        <w:rPr>
          <w:rFonts w:eastAsiaTheme="minorEastAsia"/>
        </w:rPr>
        <w:t>being</w:t>
      </w:r>
      <w:r w:rsidR="00721616">
        <w:rPr>
          <w:rFonts w:eastAsiaTheme="minorEastAsia"/>
        </w:rPr>
        <w:t xml:space="preserve"> the material </w:t>
      </w:r>
      <w:proofErr w:type="spellStart"/>
      <w:r w:rsidR="00721616">
        <w:rPr>
          <w:rFonts w:eastAsiaTheme="minorEastAsia"/>
        </w:rPr>
        <w:t>specular</w:t>
      </w:r>
      <w:proofErr w:type="spellEnd"/>
      <w:r w:rsidR="00721616">
        <w:rPr>
          <w:rFonts w:eastAsiaTheme="minorEastAsia"/>
        </w:rPr>
        <w:t xml:space="preserve"> component</w:t>
      </w:r>
      <w:r w:rsidR="004A06A2">
        <w:rPr>
          <w:rFonts w:eastAsiaTheme="minorEastAsia"/>
        </w:rPr>
        <w:t xml:space="preserve">, </w:t>
      </w:r>
      <w:r w:rsidR="004A06A2">
        <w:rPr>
          <w:rFonts w:eastAsiaTheme="minorEastAsia"/>
          <w:rtl/>
          <w:lang w:bidi="he-IL"/>
        </w:rPr>
        <w:t>אּ</w:t>
      </w:r>
      <w:r w:rsidR="004A06A2" w:rsidRPr="004A06A2">
        <w:rPr>
          <w:rFonts w:eastAsiaTheme="minorEastAsia"/>
          <w:lang w:bidi="he-IL"/>
        </w:rPr>
        <w:t xml:space="preserve"> </w:t>
      </w:r>
      <w:r w:rsidR="004A06A2">
        <w:rPr>
          <w:rFonts w:eastAsiaTheme="minorEastAsia"/>
        </w:rPr>
        <w:t xml:space="preserve">the </w:t>
      </w:r>
      <w:proofErr w:type="spellStart"/>
      <w:r w:rsidR="003F32C7">
        <w:rPr>
          <w:rFonts w:eastAsiaTheme="minorEastAsia"/>
        </w:rPr>
        <w:t>specular</w:t>
      </w:r>
      <w:proofErr w:type="spellEnd"/>
      <w:r w:rsidR="003F32C7">
        <w:rPr>
          <w:rFonts w:eastAsiaTheme="minorEastAsia"/>
        </w:rPr>
        <w:t xml:space="preserve"> fading</w:t>
      </w:r>
      <w:r w:rsidR="004A06A2">
        <w:rPr>
          <w:rFonts w:eastAsiaTheme="minorEastAsia"/>
        </w:rPr>
        <w:t xml:space="preserve"> term, </w:t>
      </w:r>
      <w:r w:rsidR="00721616">
        <w:rPr>
          <w:rFonts w:eastAsiaTheme="minorEastAsia"/>
        </w:rPr>
        <w:t xml:space="preserve">and </w:t>
      </w:r>
      <w:r w:rsidR="00721616" w:rsidRPr="00721616">
        <w:rPr>
          <w:rFonts w:eastAsiaTheme="minorEastAsia"/>
          <w:i/>
        </w:rPr>
        <w:t>spec</w:t>
      </w:r>
      <w:r w:rsidR="00721616">
        <w:rPr>
          <w:rFonts w:eastAsiaTheme="minorEastAsia"/>
        </w:rPr>
        <w:t xml:space="preserve"> the LEAN </w:t>
      </w:r>
      <w:proofErr w:type="spellStart"/>
      <w:r w:rsidR="00721616">
        <w:rPr>
          <w:rFonts w:eastAsiaTheme="minorEastAsia"/>
        </w:rPr>
        <w:t>specular</w:t>
      </w:r>
      <w:proofErr w:type="spellEnd"/>
      <w:r w:rsidR="00721616">
        <w:rPr>
          <w:rFonts w:eastAsiaTheme="minorEastAsia"/>
        </w:rPr>
        <w:t xml:space="preserve"> term.</w:t>
      </w:r>
      <w:proofErr w:type="gramEnd"/>
    </w:p>
    <w:p w:rsidR="00955C89" w:rsidRPr="00BE3642" w:rsidRDefault="00955C89" w:rsidP="00BE3642"/>
    <w:p w:rsidR="00E37D5D" w:rsidRDefault="00BE3642" w:rsidP="00E37D5D">
      <w:pPr>
        <w:pStyle w:val="Heading1"/>
      </w:pPr>
      <w:r>
        <w:t>Results</w:t>
      </w:r>
    </w:p>
    <w:p w:rsidR="00E37D5D" w:rsidRDefault="00E37D5D" w:rsidP="00E37D5D"/>
    <w:p w:rsidR="00015E31" w:rsidRDefault="009E6C6C" w:rsidP="00E37D5D">
      <w:r>
        <w:t>While c</w:t>
      </w:r>
      <w:r w:rsidR="00015E31">
        <w:t xml:space="preserve">omparing LEAN map with the proposed model, it is possible to notice the difference on </w:t>
      </w:r>
      <w:proofErr w:type="spellStart"/>
      <w:r w:rsidR="00015E31">
        <w:t>specular</w:t>
      </w:r>
      <w:proofErr w:type="spellEnd"/>
      <w:r w:rsidR="00015E31">
        <w:t xml:space="preserve"> highlight when the distance between the camera and the object changes. </w:t>
      </w:r>
      <w:r w:rsidR="00177BE8">
        <w:fldChar w:fldCharType="begin"/>
      </w:r>
      <w:r w:rsidR="00015E31">
        <w:instrText xml:space="preserve"> REF _Ref328041971 \h </w:instrText>
      </w:r>
      <w:r w:rsidR="00177BE8">
        <w:fldChar w:fldCharType="separate"/>
      </w:r>
      <w:r w:rsidR="00015E31">
        <w:t xml:space="preserve">Figure </w:t>
      </w:r>
      <w:r w:rsidR="00015E31">
        <w:rPr>
          <w:noProof/>
        </w:rPr>
        <w:t>8</w:t>
      </w:r>
      <w:r w:rsidR="00177BE8">
        <w:fldChar w:fldCharType="end"/>
      </w:r>
      <w:r w:rsidR="00015E31">
        <w:t xml:space="preserve"> illustrates this difference, and as shown in it, the farther the object is from the camera, lower the </w:t>
      </w:r>
      <w:proofErr w:type="spellStart"/>
      <w:r w:rsidR="00015E31">
        <w:t>specular</w:t>
      </w:r>
      <w:proofErr w:type="spellEnd"/>
      <w:r w:rsidR="00015E31">
        <w:t xml:space="preserve"> highlight is. This also corrects the </w:t>
      </w:r>
      <w:proofErr w:type="spellStart"/>
      <w:r w:rsidR="00015E31">
        <w:t>specular</w:t>
      </w:r>
      <w:proofErr w:type="spellEnd"/>
      <w:r w:rsidR="00015E31">
        <w:t xml:space="preserve"> highlight from fog </w:t>
      </w:r>
      <w:r w:rsidR="00DB45B8">
        <w:t>algorithms, which</w:t>
      </w:r>
      <w:r w:rsidR="00015E31">
        <w:t xml:space="preserve"> changes the alpha component making it transparent over distance.</w:t>
      </w:r>
      <w:r w:rsidR="00DB45B8">
        <w:t xml:space="preserve"> Notice that this method only reduces the </w:t>
      </w:r>
      <w:proofErr w:type="spellStart"/>
      <w:r w:rsidR="00DB45B8">
        <w:t>specular</w:t>
      </w:r>
      <w:proofErr w:type="spellEnd"/>
      <w:r w:rsidR="00DB45B8">
        <w:t xml:space="preserve"> highlight, so it </w:t>
      </w:r>
      <w:proofErr w:type="gramStart"/>
      <w:r w:rsidR="00DB45B8">
        <w:t>can be used</w:t>
      </w:r>
      <w:proofErr w:type="gramEnd"/>
      <w:r w:rsidR="00DB45B8">
        <w:t xml:space="preserve"> in conjunction with distance fog without problems, allowing the fog algorithm to fade the object while changing the </w:t>
      </w:r>
      <w:proofErr w:type="spellStart"/>
      <w:r w:rsidR="00DB45B8">
        <w:t>specular</w:t>
      </w:r>
      <w:proofErr w:type="spellEnd"/>
      <w:r w:rsidR="00DB45B8">
        <w:t xml:space="preserve"> highlight, unlike shown in </w:t>
      </w:r>
      <w:r w:rsidR="00177BE8">
        <w:fldChar w:fldCharType="begin"/>
      </w:r>
      <w:r w:rsidR="00DB45B8">
        <w:instrText xml:space="preserve"> REF _Ref328043036 \h </w:instrText>
      </w:r>
      <w:r w:rsidR="00177BE8">
        <w:fldChar w:fldCharType="separate"/>
      </w:r>
      <w:r w:rsidR="00DB45B8">
        <w:t xml:space="preserve">Figure </w:t>
      </w:r>
      <w:r w:rsidR="00DB45B8">
        <w:rPr>
          <w:noProof/>
        </w:rPr>
        <w:t>6</w:t>
      </w:r>
      <w:r w:rsidR="00177BE8">
        <w:fldChar w:fldCharType="end"/>
      </w:r>
      <w:r w:rsidR="00DB45B8">
        <w:t>, which maintains the highlight while fading.</w:t>
      </w:r>
    </w:p>
    <w:p w:rsidR="00015E31" w:rsidRDefault="00015E31" w:rsidP="00E37D5D"/>
    <w:p w:rsidR="001B2841" w:rsidRDefault="00015E31" w:rsidP="00E37D5D">
      <w:r>
        <w:tab/>
      </w:r>
      <w:r w:rsidR="0043308A">
        <w:t xml:space="preserve">Tests </w:t>
      </w:r>
      <w:proofErr w:type="gramStart"/>
      <w:r w:rsidR="0043308A">
        <w:t>were</w:t>
      </w:r>
      <w:r>
        <w:t xml:space="preserve"> run</w:t>
      </w:r>
      <w:proofErr w:type="gramEnd"/>
      <w:r>
        <w:t xml:space="preserve"> in order to compare the new model with the traditional LEAN technique. The </w:t>
      </w:r>
      <w:r w:rsidR="009E6C6C">
        <w:t>computer that ran the tests</w:t>
      </w:r>
      <w:r>
        <w:t xml:space="preserve"> </w:t>
      </w:r>
      <w:r w:rsidR="009E6C6C">
        <w:t>uses</w:t>
      </w:r>
      <w:r>
        <w:t xml:space="preserve"> a </w:t>
      </w:r>
      <w:proofErr w:type="spellStart"/>
      <w:r>
        <w:t>geforce</w:t>
      </w:r>
      <w:proofErr w:type="spellEnd"/>
      <w:r>
        <w:t xml:space="preserve"> GTX550Ti</w:t>
      </w:r>
      <w:r w:rsidR="00E12C1F">
        <w:t>, Windows 7 64-bit.</w:t>
      </w:r>
      <w:r>
        <w:t xml:space="preserve"> </w:t>
      </w:r>
      <w:r w:rsidR="00E12C1F">
        <w:t xml:space="preserve">The </w:t>
      </w:r>
      <w:r>
        <w:t xml:space="preserve">recorded frames per second </w:t>
      </w:r>
      <w:r w:rsidR="00E12C1F">
        <w:t xml:space="preserve">were </w:t>
      </w:r>
      <w:r>
        <w:t>ranging over 1000 to 1600 FPS</w:t>
      </w:r>
      <w:r w:rsidR="00E12C1F">
        <w:t xml:space="preserve"> for both methods</w:t>
      </w:r>
      <w:r w:rsidR="001B2841">
        <w:t xml:space="preserve">, which </w:t>
      </w:r>
      <w:r w:rsidR="009E6C6C">
        <w:t>varies</w:t>
      </w:r>
      <w:r w:rsidR="00E12C1F">
        <w:t xml:space="preserve"> with the</w:t>
      </w:r>
      <w:r w:rsidR="001B2841">
        <w:t xml:space="preserve"> </w:t>
      </w:r>
      <w:r w:rsidR="009E6C6C">
        <w:t xml:space="preserve">camera </w:t>
      </w:r>
      <w:r w:rsidR="001B2841">
        <w:t>range</w:t>
      </w:r>
      <w:r w:rsidR="00E12C1F">
        <w:t xml:space="preserve"> </w:t>
      </w:r>
      <w:r w:rsidR="009E6C6C">
        <w:t>and</w:t>
      </w:r>
      <w:r w:rsidR="00E12C1F">
        <w:t xml:space="preserve"> the object</w:t>
      </w:r>
      <w:r w:rsidR="009E6C6C">
        <w:t xml:space="preserve">, </w:t>
      </w:r>
      <w:proofErr w:type="gramStart"/>
      <w:r w:rsidR="009E6C6C">
        <w:t>The</w:t>
      </w:r>
      <w:proofErr w:type="gramEnd"/>
      <w:r w:rsidR="009E6C6C">
        <w:t xml:space="preserve"> difference</w:t>
      </w:r>
      <w:r w:rsidR="00E12C1F">
        <w:t xml:space="preserve"> with only of </w:t>
      </w:r>
      <w:r>
        <w:t>10 FPS</w:t>
      </w:r>
      <w:r w:rsidR="009E6C6C">
        <w:t xml:space="preserve"> between the two techniques</w:t>
      </w:r>
      <w:r>
        <w:t xml:space="preserve">. The model used on </w:t>
      </w:r>
      <w:r w:rsidR="009E6C6C">
        <w:t>these tests</w:t>
      </w:r>
      <w:r>
        <w:t xml:space="preserve"> had 256 triangles and 200 vertices. With a teapot model containing 79600 </w:t>
      </w:r>
      <w:r>
        <w:lastRenderedPageBreak/>
        <w:t>triangles and 44366 vertices, the frame rates</w:t>
      </w:r>
      <w:r w:rsidR="00034313">
        <w:t xml:space="preserve"> were around </w:t>
      </w:r>
      <w:r w:rsidR="001B2841">
        <w:t>570 to 790 FPS depending on the range with minimal difference of 5 FPS.</w:t>
      </w:r>
    </w:p>
    <w:p w:rsidR="00015E31" w:rsidRDefault="00015E31" w:rsidP="00E37D5D"/>
    <w:p w:rsidR="00015E31" w:rsidRDefault="00015E31" w:rsidP="00E37D5D"/>
    <w:p w:rsidR="005D6E54" w:rsidRDefault="005444DD" w:rsidP="005D6E54">
      <w:pPr>
        <w:keepNext/>
      </w:pPr>
      <w:r>
        <w:rPr>
          <w:noProof/>
        </w:rPr>
        <w:drawing>
          <wp:inline distT="0" distB="0" distL="0" distR="0">
            <wp:extent cx="2819400" cy="3857625"/>
            <wp:effectExtent l="19050" t="0" r="0" b="0"/>
            <wp:docPr id="1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2819400" cy="3857625"/>
                    </a:xfrm>
                    <a:prstGeom prst="rect">
                      <a:avLst/>
                    </a:prstGeom>
                    <a:noFill/>
                    <a:ln w="9525">
                      <a:noFill/>
                      <a:miter lim="800000"/>
                      <a:headEnd/>
                      <a:tailEnd/>
                    </a:ln>
                  </pic:spPr>
                </pic:pic>
              </a:graphicData>
            </a:graphic>
          </wp:inline>
        </w:drawing>
      </w:r>
    </w:p>
    <w:p w:rsidR="002C2A9D" w:rsidRDefault="007A7521" w:rsidP="007A7521">
      <w:pPr>
        <w:keepNext/>
        <w:jc w:val="center"/>
      </w:pPr>
      <w:r>
        <w:t>(a)</w:t>
      </w:r>
    </w:p>
    <w:p w:rsidR="007A7521" w:rsidRDefault="007A7521" w:rsidP="005D6E54">
      <w:pPr>
        <w:keepNext/>
      </w:pPr>
      <w:r>
        <w:rPr>
          <w:noProof/>
        </w:rPr>
        <w:drawing>
          <wp:inline distT="0" distB="0" distL="0" distR="0">
            <wp:extent cx="2828925" cy="2352675"/>
            <wp:effectExtent l="1905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a:stretch>
                      <a:fillRect/>
                    </a:stretch>
                  </pic:blipFill>
                  <pic:spPr bwMode="auto">
                    <a:xfrm>
                      <a:off x="0" y="0"/>
                      <a:ext cx="2828925" cy="2352675"/>
                    </a:xfrm>
                    <a:prstGeom prst="rect">
                      <a:avLst/>
                    </a:prstGeom>
                    <a:noFill/>
                    <a:ln w="9525">
                      <a:noFill/>
                      <a:miter lim="800000"/>
                      <a:headEnd/>
                      <a:tailEnd/>
                    </a:ln>
                  </pic:spPr>
                </pic:pic>
              </a:graphicData>
            </a:graphic>
          </wp:inline>
        </w:drawing>
      </w:r>
    </w:p>
    <w:p w:rsidR="007A7521" w:rsidRDefault="007A7521" w:rsidP="007A7521">
      <w:pPr>
        <w:keepNext/>
        <w:jc w:val="center"/>
      </w:pPr>
      <w:r>
        <w:t>(b)</w:t>
      </w:r>
    </w:p>
    <w:p w:rsidR="00A277DA" w:rsidRDefault="00A277DA" w:rsidP="007A7521">
      <w:pPr>
        <w:keepNext/>
        <w:jc w:val="center"/>
      </w:pPr>
    </w:p>
    <w:p w:rsidR="005444DD" w:rsidRDefault="005D6E54" w:rsidP="005D6E54">
      <w:pPr>
        <w:pStyle w:val="Caption"/>
      </w:pPr>
      <w:bookmarkStart w:id="7" w:name="_Ref328041971"/>
      <w:r>
        <w:t xml:space="preserve">Figure </w:t>
      </w:r>
      <w:fldSimple w:instr=" SEQ Figure \* ARABIC ">
        <w:r w:rsidR="00C8777F">
          <w:rPr>
            <w:noProof/>
          </w:rPr>
          <w:t>8</w:t>
        </w:r>
      </w:fldSimple>
      <w:bookmarkEnd w:id="7"/>
      <w:r>
        <w:t>: Comparison of LEAN with the proposed model. In the left is the traditional LEAN technique. To the right the proposed change.</w:t>
      </w:r>
      <w:r w:rsidR="001A67C7">
        <w:t xml:space="preserve"> </w:t>
      </w:r>
      <w:r w:rsidR="00FB17BC">
        <w:t>As shown in the figure, at close range they are identical, however</w:t>
      </w:r>
      <w:r w:rsidR="001A67C7">
        <w:t xml:space="preserve"> the farther the camera is</w:t>
      </w:r>
      <w:r w:rsidR="00FB17BC">
        <w:t xml:space="preserve"> from the object</w:t>
      </w:r>
      <w:r w:rsidR="001A67C7">
        <w:t xml:space="preserve">, less </w:t>
      </w:r>
      <w:proofErr w:type="spellStart"/>
      <w:r w:rsidR="001A67C7">
        <w:t>specular</w:t>
      </w:r>
      <w:proofErr w:type="spellEnd"/>
      <w:r w:rsidR="001A67C7">
        <w:t xml:space="preserve"> </w:t>
      </w:r>
      <w:r w:rsidR="00FB17BC">
        <w:t>highlight</w:t>
      </w:r>
      <w:r w:rsidR="001A67C7">
        <w:t>.</w:t>
      </w:r>
      <w:r w:rsidR="007A7521">
        <w:t xml:space="preserve"> </w:t>
      </w:r>
      <w:r w:rsidR="00B12C64">
        <w:t xml:space="preserve">Figure </w:t>
      </w:r>
      <w:r w:rsidR="007A7521">
        <w:t>(a)</w:t>
      </w:r>
      <w:r w:rsidR="00B12C64">
        <w:t xml:space="preserve"> </w:t>
      </w:r>
      <w:r w:rsidR="007A7521">
        <w:t>represent</w:t>
      </w:r>
      <w:r w:rsidR="001C3766">
        <w:t>s</w:t>
      </w:r>
      <w:r w:rsidR="007A7521">
        <w:t xml:space="preserve"> a quad and (b) teapot.</w:t>
      </w:r>
    </w:p>
    <w:p w:rsidR="005444DD" w:rsidRDefault="00F42674" w:rsidP="00F42674">
      <w:pPr>
        <w:pStyle w:val="Heading1"/>
      </w:pPr>
      <w:r>
        <w:t>Implementation</w:t>
      </w:r>
    </w:p>
    <w:p w:rsidR="00F42674" w:rsidRDefault="00F42674" w:rsidP="00F42674"/>
    <w:p w:rsidR="00F42674" w:rsidRDefault="00050005" w:rsidP="00F42674">
      <w:r>
        <w:t xml:space="preserve">The implementation shown in this section shows only the application of the equation in the LEAN </w:t>
      </w:r>
      <w:proofErr w:type="spellStart"/>
      <w:r>
        <w:t>shader</w:t>
      </w:r>
      <w:proofErr w:type="spellEnd"/>
      <w:r>
        <w:t>. For LEAN, generate lean maps textures</w:t>
      </w:r>
      <w:r w:rsidR="00ED370A">
        <w:t xml:space="preserve"> </w:t>
      </w:r>
      <w:proofErr w:type="spellStart"/>
      <w:r w:rsidR="00ED370A">
        <w:t>normaly</w:t>
      </w:r>
      <w:proofErr w:type="spellEnd"/>
      <w:r w:rsidR="00ED370A">
        <w:t xml:space="preserve"> and </w:t>
      </w:r>
      <w:r w:rsidR="00ED370A">
        <w:lastRenderedPageBreak/>
        <w:t>unpack N, B,</w:t>
      </w:r>
      <w:r>
        <w:t xml:space="preserve"> </w:t>
      </w:r>
      <w:proofErr w:type="gramStart"/>
      <w:r>
        <w:t>M</w:t>
      </w:r>
      <w:proofErr w:type="gramEnd"/>
      <w:r>
        <w:t xml:space="preserve"> </w:t>
      </w:r>
      <w:r w:rsidR="00ED370A">
        <w:t>terms from</w:t>
      </w:r>
      <w:r>
        <w:t xml:space="preserve"> the texture. Convert M to ∑ and compute the </w:t>
      </w:r>
      <w:proofErr w:type="spellStart"/>
      <w:r>
        <w:t>specular</w:t>
      </w:r>
      <w:proofErr w:type="spellEnd"/>
      <w:r w:rsidR="00DE616E">
        <w:t xml:space="preserve"> term</w:t>
      </w:r>
      <w:r>
        <w:t xml:space="preserve">. After this process, compute the </w:t>
      </w:r>
      <w:proofErr w:type="spellStart"/>
      <w:r>
        <w:t>specular</w:t>
      </w:r>
      <w:proofErr w:type="spellEnd"/>
      <w:r>
        <w:t xml:space="preserve"> fading and the final color, as </w:t>
      </w:r>
      <w:r w:rsidR="00DE616E">
        <w:t xml:space="preserve">shown by </w:t>
      </w:r>
      <w:r w:rsidR="00177BE8">
        <w:fldChar w:fldCharType="begin"/>
      </w:r>
      <w:r w:rsidR="00DE616E">
        <w:instrText xml:space="preserve"> REF _Ref328050998 \h </w:instrText>
      </w:r>
      <w:r w:rsidR="00177BE8">
        <w:fldChar w:fldCharType="separate"/>
      </w:r>
      <w:r w:rsidR="00DE616E">
        <w:t xml:space="preserve">Figure </w:t>
      </w:r>
      <w:r w:rsidR="00DE616E">
        <w:rPr>
          <w:noProof/>
        </w:rPr>
        <w:t>9</w:t>
      </w:r>
      <w:r w:rsidR="00177BE8">
        <w:fldChar w:fldCharType="end"/>
      </w:r>
      <w:r>
        <w:t>.</w:t>
      </w:r>
    </w:p>
    <w:p w:rsidR="00120F94" w:rsidRDefault="00120F94" w:rsidP="00F42674"/>
    <w:p w:rsidR="00F42674" w:rsidRPr="00F42674" w:rsidRDefault="00F42674" w:rsidP="00F42674">
      <w:pPr>
        <w:rPr>
          <w:i/>
        </w:rPr>
      </w:pPr>
      <w:r w:rsidRPr="00F42674">
        <w:rPr>
          <w:i/>
        </w:rPr>
        <w:t>[…]</w:t>
      </w:r>
    </w:p>
    <w:p w:rsidR="00F42674" w:rsidRPr="00F42674" w:rsidRDefault="00F42674" w:rsidP="00F42674">
      <w:pPr>
        <w:rPr>
          <w:i/>
        </w:rPr>
      </w:pPr>
    </w:p>
    <w:p w:rsidR="00F42674" w:rsidRPr="00F42674" w:rsidRDefault="00F42674" w:rsidP="00F42674">
      <w:pPr>
        <w:rPr>
          <w:i/>
        </w:rPr>
      </w:pPr>
      <w:r w:rsidRPr="00F42674">
        <w:rPr>
          <w:i/>
        </w:rPr>
        <w:t>//Calculate LEAN variables and the result spec</w:t>
      </w:r>
    </w:p>
    <w:p w:rsidR="00F42674" w:rsidRPr="00F42674" w:rsidRDefault="00F42674" w:rsidP="00F42674">
      <w:pPr>
        <w:rPr>
          <w:i/>
        </w:rPr>
      </w:pPr>
      <w:r w:rsidRPr="00F42674">
        <w:rPr>
          <w:i/>
        </w:rPr>
        <w:t>…</w:t>
      </w:r>
    </w:p>
    <w:p w:rsidR="00F42674" w:rsidRPr="00F42674" w:rsidRDefault="00F42674" w:rsidP="00F42674">
      <w:pPr>
        <w:rPr>
          <w:i/>
        </w:rPr>
      </w:pPr>
    </w:p>
    <w:p w:rsidR="00F42674" w:rsidRPr="00F42674" w:rsidRDefault="00F42674" w:rsidP="00F42674">
      <w:pPr>
        <w:rPr>
          <w:i/>
        </w:rPr>
      </w:pPr>
      <w:r w:rsidRPr="00F42674">
        <w:rPr>
          <w:i/>
        </w:rPr>
        <w:t>[…]</w:t>
      </w:r>
    </w:p>
    <w:p w:rsidR="00F42674" w:rsidRDefault="00F42674" w:rsidP="00F42674">
      <w:pPr>
        <w:rPr>
          <w:i/>
        </w:rPr>
      </w:pPr>
    </w:p>
    <w:p w:rsidR="00F42674" w:rsidRDefault="00F42674" w:rsidP="00F42674">
      <w:pPr>
        <w:rPr>
          <w:i/>
        </w:rPr>
      </w:pPr>
      <w:r w:rsidRPr="00F42674">
        <w:rPr>
          <w:i/>
        </w:rPr>
        <w:t>//</w:t>
      </w:r>
      <w:proofErr w:type="spellStart"/>
      <w:r w:rsidRPr="00F42674">
        <w:rPr>
          <w:i/>
        </w:rPr>
        <w:t>Specular</w:t>
      </w:r>
      <w:proofErr w:type="spellEnd"/>
      <w:r w:rsidRPr="00F42674">
        <w:rPr>
          <w:i/>
        </w:rPr>
        <w:t xml:space="preserve"> fading</w:t>
      </w:r>
    </w:p>
    <w:p w:rsidR="00F42674" w:rsidRPr="00F42674" w:rsidRDefault="00F42674" w:rsidP="00F42674">
      <w:pPr>
        <w:rPr>
          <w:i/>
        </w:rPr>
      </w:pPr>
    </w:p>
    <w:p w:rsidR="00F42674" w:rsidRPr="00F42674" w:rsidRDefault="00F42674" w:rsidP="00F42674">
      <w:pPr>
        <w:rPr>
          <w:i/>
        </w:rPr>
      </w:pPr>
      <w:r w:rsidRPr="00F42674">
        <w:rPr>
          <w:rFonts w:eastAsiaTheme="minorEastAsia"/>
          <w:i/>
          <w:rtl/>
          <w:lang w:bidi="he-IL"/>
        </w:rPr>
        <w:t>אּ</w:t>
      </w:r>
      <w:r w:rsidRPr="00F42674">
        <w:rPr>
          <w:rFonts w:eastAsiaTheme="minorEastAsia"/>
          <w:i/>
          <w:lang w:bidi="he-IL"/>
        </w:rPr>
        <w:t xml:space="preserve"> </w:t>
      </w:r>
      <w:r w:rsidRPr="00F42674">
        <w:rPr>
          <w:i/>
        </w:rPr>
        <w:t>= 1.0 + (</w:t>
      </w:r>
      <w:proofErr w:type="spellStart"/>
      <w:r w:rsidRPr="00F42674">
        <w:rPr>
          <w:i/>
        </w:rPr>
        <w:t>pow</w:t>
      </w:r>
      <w:proofErr w:type="spellEnd"/>
      <w:r w:rsidRPr="00F42674">
        <w:rPr>
          <w:i/>
        </w:rPr>
        <w:t>(</w:t>
      </w:r>
      <w:proofErr w:type="spellStart"/>
      <w:r w:rsidRPr="00F42674">
        <w:rPr>
          <w:i/>
        </w:rPr>
        <w:t>V.z</w:t>
      </w:r>
      <w:proofErr w:type="spellEnd"/>
      <w:r w:rsidRPr="00F42674">
        <w:rPr>
          <w:i/>
        </w:rPr>
        <w:t xml:space="preserve"> * Fade, 2.0) );</w:t>
      </w:r>
    </w:p>
    <w:p w:rsidR="00F42674" w:rsidRPr="00F42674" w:rsidRDefault="00F42674" w:rsidP="00F42674">
      <w:pPr>
        <w:rPr>
          <w:i/>
        </w:rPr>
      </w:pPr>
    </w:p>
    <w:p w:rsidR="00F42674" w:rsidRPr="00F42674" w:rsidRDefault="00F42674" w:rsidP="00F42674">
      <w:pPr>
        <w:rPr>
          <w:i/>
        </w:rPr>
      </w:pPr>
      <w:r w:rsidRPr="00F42674">
        <w:rPr>
          <w:rFonts w:eastAsiaTheme="minorEastAsia"/>
          <w:i/>
          <w:rtl/>
          <w:lang w:bidi="he-IL"/>
        </w:rPr>
        <w:t>אּ</w:t>
      </w:r>
      <w:r w:rsidRPr="00F42674">
        <w:rPr>
          <w:rFonts w:eastAsiaTheme="minorEastAsia"/>
          <w:i/>
          <w:lang w:bidi="he-IL"/>
        </w:rPr>
        <w:t xml:space="preserve"> </w:t>
      </w:r>
      <w:r w:rsidRPr="00F42674">
        <w:rPr>
          <w:i/>
        </w:rPr>
        <w:t>= clamp(</w:t>
      </w:r>
      <w:r w:rsidRPr="00F42674">
        <w:rPr>
          <w:rFonts w:eastAsiaTheme="minorEastAsia"/>
          <w:i/>
          <w:rtl/>
          <w:lang w:bidi="he-IL"/>
        </w:rPr>
        <w:t>אּ</w:t>
      </w:r>
      <w:r w:rsidRPr="00F42674">
        <w:rPr>
          <w:i/>
        </w:rPr>
        <w:t xml:space="preserve">, 1.0, </w:t>
      </w:r>
      <w:proofErr w:type="spellStart"/>
      <w:r w:rsidRPr="00F42674">
        <w:rPr>
          <w:i/>
        </w:rPr>
        <w:t>maxPower</w:t>
      </w:r>
      <w:proofErr w:type="spellEnd"/>
      <w:r w:rsidRPr="00F42674">
        <w:rPr>
          <w:i/>
        </w:rPr>
        <w:t>);</w:t>
      </w:r>
    </w:p>
    <w:p w:rsidR="00F42674" w:rsidRDefault="00F42674" w:rsidP="00F42674">
      <w:pPr>
        <w:rPr>
          <w:i/>
        </w:rPr>
      </w:pPr>
    </w:p>
    <w:p w:rsidR="00F42674" w:rsidRDefault="00F42674" w:rsidP="00F42674">
      <w:pPr>
        <w:rPr>
          <w:i/>
        </w:rPr>
      </w:pPr>
      <w:r>
        <w:rPr>
          <w:i/>
        </w:rPr>
        <w:t xml:space="preserve">//Calculate Diffuse and </w:t>
      </w:r>
      <w:proofErr w:type="spellStart"/>
      <w:r>
        <w:rPr>
          <w:i/>
        </w:rPr>
        <w:t>Specular</w:t>
      </w:r>
      <w:proofErr w:type="spellEnd"/>
      <w:r>
        <w:rPr>
          <w:i/>
        </w:rPr>
        <w:t xml:space="preserve"> components</w:t>
      </w:r>
    </w:p>
    <w:p w:rsidR="00F42674" w:rsidRDefault="00F42674" w:rsidP="00F42674">
      <w:pPr>
        <w:rPr>
          <w:i/>
        </w:rPr>
      </w:pPr>
    </w:p>
    <w:p w:rsidR="00F42674" w:rsidRPr="00F42674" w:rsidRDefault="00F42674" w:rsidP="00F42674">
      <w:pPr>
        <w:rPr>
          <w:i/>
        </w:rPr>
      </w:pPr>
      <w:r w:rsidRPr="00F42674">
        <w:rPr>
          <w:i/>
        </w:rPr>
        <w:t xml:space="preserve">Td = </w:t>
      </w:r>
      <w:proofErr w:type="spellStart"/>
      <w:proofErr w:type="gramStart"/>
      <w:r w:rsidRPr="00F42674">
        <w:rPr>
          <w:i/>
        </w:rPr>
        <w:t>Kd</w:t>
      </w:r>
      <w:proofErr w:type="spellEnd"/>
      <w:proofErr w:type="gramEnd"/>
      <w:r w:rsidRPr="00F42674">
        <w:rPr>
          <w:i/>
        </w:rPr>
        <w:t xml:space="preserve"> * </w:t>
      </w:r>
      <w:proofErr w:type="spellStart"/>
      <w:r w:rsidRPr="00F42674">
        <w:rPr>
          <w:i/>
        </w:rPr>
        <w:t>NdotL</w:t>
      </w:r>
      <w:proofErr w:type="spellEnd"/>
      <w:r w:rsidRPr="00F42674">
        <w:rPr>
          <w:i/>
        </w:rPr>
        <w:t>;</w:t>
      </w:r>
    </w:p>
    <w:p w:rsidR="00F42674" w:rsidRPr="00F42674" w:rsidRDefault="00F42674" w:rsidP="00F42674">
      <w:pPr>
        <w:rPr>
          <w:i/>
        </w:rPr>
      </w:pPr>
    </w:p>
    <w:p w:rsidR="00F42674" w:rsidRDefault="00F42674" w:rsidP="00F42674">
      <w:pPr>
        <w:rPr>
          <w:i/>
        </w:rPr>
      </w:pPr>
      <w:r w:rsidRPr="00F42674">
        <w:rPr>
          <w:i/>
        </w:rPr>
        <w:t xml:space="preserve">Ts = Ks * </w:t>
      </w:r>
      <w:proofErr w:type="spellStart"/>
      <w:proofErr w:type="gramStart"/>
      <w:r w:rsidRPr="00F42674">
        <w:rPr>
          <w:i/>
        </w:rPr>
        <w:t>pow</w:t>
      </w:r>
      <w:proofErr w:type="spellEnd"/>
      <w:r w:rsidRPr="00F42674">
        <w:rPr>
          <w:i/>
        </w:rPr>
        <w:t>(</w:t>
      </w:r>
      <w:proofErr w:type="spellStart"/>
      <w:proofErr w:type="gramEnd"/>
      <w:r w:rsidRPr="00F42674">
        <w:rPr>
          <w:i/>
        </w:rPr>
        <w:t>NdotL</w:t>
      </w:r>
      <w:proofErr w:type="spellEnd"/>
      <w:r w:rsidRPr="00F42674">
        <w:rPr>
          <w:i/>
        </w:rPr>
        <w:t xml:space="preserve">, </w:t>
      </w:r>
      <w:r w:rsidRPr="00F42674">
        <w:rPr>
          <w:rFonts w:eastAsiaTheme="minorEastAsia"/>
          <w:i/>
          <w:rtl/>
          <w:lang w:bidi="he-IL"/>
        </w:rPr>
        <w:t>אּ</w:t>
      </w:r>
      <w:r w:rsidRPr="00F42674">
        <w:rPr>
          <w:i/>
        </w:rPr>
        <w:t xml:space="preserve">) * spec;     </w:t>
      </w:r>
    </w:p>
    <w:p w:rsidR="00F42674" w:rsidRDefault="00F42674" w:rsidP="00F42674">
      <w:pPr>
        <w:rPr>
          <w:i/>
        </w:rPr>
      </w:pPr>
    </w:p>
    <w:p w:rsidR="006C2294" w:rsidRDefault="006C2294" w:rsidP="00F42674">
      <w:pPr>
        <w:rPr>
          <w:i/>
        </w:rPr>
      </w:pPr>
      <w:r>
        <w:rPr>
          <w:i/>
        </w:rPr>
        <w:t>[…]</w:t>
      </w:r>
    </w:p>
    <w:p w:rsidR="006C2294" w:rsidRDefault="006C2294" w:rsidP="00F42674">
      <w:pPr>
        <w:rPr>
          <w:i/>
        </w:rPr>
      </w:pPr>
    </w:p>
    <w:p w:rsidR="00F42674" w:rsidRDefault="00F42674" w:rsidP="00F42674">
      <w:pPr>
        <w:rPr>
          <w:i/>
        </w:rPr>
      </w:pPr>
      <w:r>
        <w:rPr>
          <w:i/>
        </w:rPr>
        <w:t>//Fresnel term</w:t>
      </w:r>
    </w:p>
    <w:p w:rsidR="00F42674" w:rsidRPr="00F42674" w:rsidRDefault="00F42674" w:rsidP="00F42674">
      <w:pPr>
        <w:rPr>
          <w:i/>
        </w:rPr>
      </w:pPr>
    </w:p>
    <w:p w:rsidR="00F42674" w:rsidRPr="00C43439" w:rsidRDefault="00F42674" w:rsidP="00F42674">
      <w:pPr>
        <w:rPr>
          <w:i/>
        </w:rPr>
      </w:pPr>
      <w:r w:rsidRPr="00C43439">
        <w:rPr>
          <w:i/>
        </w:rPr>
        <w:t>Fresnel = clamp(</w:t>
      </w:r>
      <w:proofErr w:type="spellStart"/>
      <w:r w:rsidRPr="00C43439">
        <w:rPr>
          <w:i/>
        </w:rPr>
        <w:t>FresnelBias</w:t>
      </w:r>
      <w:proofErr w:type="spellEnd"/>
      <w:r w:rsidRPr="00C43439">
        <w:rPr>
          <w:i/>
        </w:rPr>
        <w:t xml:space="preserve"> + (</w:t>
      </w:r>
      <w:proofErr w:type="spellStart"/>
      <w:r w:rsidRPr="00C43439">
        <w:rPr>
          <w:i/>
        </w:rPr>
        <w:t>FresnelScale</w:t>
      </w:r>
      <w:proofErr w:type="spellEnd"/>
      <w:r w:rsidRPr="00C43439">
        <w:rPr>
          <w:i/>
        </w:rPr>
        <w:t xml:space="preserve"> * </w:t>
      </w:r>
      <w:proofErr w:type="spellStart"/>
      <w:r w:rsidRPr="00C43439">
        <w:rPr>
          <w:i/>
        </w:rPr>
        <w:t>pow</w:t>
      </w:r>
      <w:proofErr w:type="spellEnd"/>
      <w:r w:rsidRPr="00C43439">
        <w:rPr>
          <w:i/>
        </w:rPr>
        <w:t xml:space="preserve">(1.0 - dot(N, V), 5.0)), 0.0, 1.0); </w:t>
      </w:r>
    </w:p>
    <w:p w:rsidR="00F42674" w:rsidRPr="00C43439" w:rsidRDefault="00F42674" w:rsidP="00F42674">
      <w:pPr>
        <w:rPr>
          <w:i/>
        </w:rPr>
      </w:pPr>
    </w:p>
    <w:p w:rsidR="00F42674" w:rsidRPr="00F42674" w:rsidRDefault="00F42674" w:rsidP="00F42674">
      <w:pPr>
        <w:rPr>
          <w:i/>
        </w:rPr>
      </w:pPr>
      <w:r w:rsidRPr="00F42674">
        <w:rPr>
          <w:i/>
        </w:rPr>
        <w:t>Ts *= Fresnel;</w:t>
      </w:r>
    </w:p>
    <w:p w:rsidR="00F42674" w:rsidRDefault="00F42674" w:rsidP="00F42674">
      <w:pPr>
        <w:rPr>
          <w:i/>
        </w:rPr>
      </w:pPr>
    </w:p>
    <w:p w:rsidR="00F42674" w:rsidRDefault="00F42674" w:rsidP="00F42674">
      <w:pPr>
        <w:rPr>
          <w:i/>
        </w:rPr>
      </w:pPr>
      <w:r>
        <w:rPr>
          <w:i/>
        </w:rPr>
        <w:t>//Calculate final color</w:t>
      </w:r>
    </w:p>
    <w:p w:rsidR="00F42674" w:rsidRPr="00F42674" w:rsidRDefault="00F42674" w:rsidP="00F42674">
      <w:pPr>
        <w:rPr>
          <w:i/>
        </w:rPr>
      </w:pPr>
      <w:r w:rsidRPr="00F42674">
        <w:rPr>
          <w:i/>
        </w:rPr>
        <w:t xml:space="preserve">      </w:t>
      </w:r>
    </w:p>
    <w:p w:rsidR="00F42674" w:rsidRPr="00F42674" w:rsidRDefault="00F42674" w:rsidP="00F42674">
      <w:pPr>
        <w:rPr>
          <w:i/>
        </w:rPr>
      </w:pPr>
      <w:proofErr w:type="gramStart"/>
      <w:r w:rsidRPr="00F42674">
        <w:rPr>
          <w:i/>
        </w:rPr>
        <w:t>color</w:t>
      </w:r>
      <w:proofErr w:type="gramEnd"/>
      <w:r w:rsidRPr="00F42674">
        <w:rPr>
          <w:i/>
        </w:rPr>
        <w:t xml:space="preserve"> = (Td + Ts).xyz * LightColor.xyz;</w:t>
      </w:r>
    </w:p>
    <w:p w:rsidR="00F42674" w:rsidRPr="00F42674" w:rsidRDefault="00F42674" w:rsidP="00BE3642">
      <w:pPr>
        <w:rPr>
          <w:i/>
        </w:rPr>
      </w:pPr>
    </w:p>
    <w:p w:rsidR="005444DD" w:rsidRPr="00F42674" w:rsidRDefault="00F42674" w:rsidP="00BE3642">
      <w:pPr>
        <w:rPr>
          <w:i/>
        </w:rPr>
      </w:pPr>
      <w:r w:rsidRPr="00F42674">
        <w:rPr>
          <w:i/>
        </w:rPr>
        <w:t>[…]</w:t>
      </w:r>
    </w:p>
    <w:p w:rsidR="00F42674" w:rsidRDefault="00F42674" w:rsidP="00BE3642"/>
    <w:p w:rsidR="00DE616E" w:rsidRDefault="00DE616E" w:rsidP="005D4C31">
      <w:pPr>
        <w:pStyle w:val="Caption"/>
      </w:pPr>
      <w:bookmarkStart w:id="8" w:name="_Ref328050998"/>
      <w:r>
        <w:t xml:space="preserve">Figure </w:t>
      </w:r>
      <w:fldSimple w:instr=" SEQ Figure \* ARABIC ">
        <w:r>
          <w:rPr>
            <w:noProof/>
          </w:rPr>
          <w:t>9</w:t>
        </w:r>
      </w:fldSimple>
      <w:bookmarkEnd w:id="8"/>
      <w:r>
        <w:t xml:space="preserve">: GLSL pseudo code for </w:t>
      </w:r>
      <w:proofErr w:type="spellStart"/>
      <w:r>
        <w:t>specular</w:t>
      </w:r>
      <w:proofErr w:type="spellEnd"/>
      <w:r>
        <w:t xml:space="preserve"> fading applied in LEAN </w:t>
      </w:r>
      <w:proofErr w:type="spellStart"/>
      <w:r>
        <w:t>shader</w:t>
      </w:r>
      <w:proofErr w:type="spellEnd"/>
      <w:r>
        <w:t>.</w:t>
      </w:r>
    </w:p>
    <w:p w:rsidR="00DE616E" w:rsidRPr="00BE3642" w:rsidRDefault="00DE616E" w:rsidP="00BE3642"/>
    <w:p w:rsidR="00BE3642" w:rsidRDefault="00BE3642" w:rsidP="00BE3642">
      <w:pPr>
        <w:pStyle w:val="Heading1"/>
      </w:pPr>
      <w:r>
        <w:t>Conclusion</w:t>
      </w:r>
    </w:p>
    <w:p w:rsidR="003A3DDD" w:rsidRDefault="003A3DDD" w:rsidP="003A3DDD"/>
    <w:p w:rsidR="00F7156D" w:rsidRDefault="003A3DDD" w:rsidP="00F7156D">
      <w:r>
        <w:t xml:space="preserve">This paper presented techniques for bump mapping and their corresponding problems and the </w:t>
      </w:r>
      <w:proofErr w:type="spellStart"/>
      <w:r>
        <w:t>specular</w:t>
      </w:r>
      <w:proofErr w:type="spellEnd"/>
      <w:r>
        <w:t xml:space="preserve"> highlight problem over distances, as well as the way the distance fog algorithm try to solve it. As a result, a new approach was developed and presented to affect the highlight according to the object distance. Since it only affects the </w:t>
      </w:r>
      <w:proofErr w:type="spellStart"/>
      <w:r>
        <w:t>specular</w:t>
      </w:r>
      <w:proofErr w:type="spellEnd"/>
      <w:r>
        <w:t xml:space="preserve"> term, it </w:t>
      </w:r>
      <w:proofErr w:type="gramStart"/>
      <w:r>
        <w:t>can also be used</w:t>
      </w:r>
      <w:proofErr w:type="gramEnd"/>
      <w:r>
        <w:t xml:space="preserve"> in conjunction with fog to increase visual appeal. Because this new approach </w:t>
      </w:r>
      <w:proofErr w:type="gramStart"/>
      <w:r>
        <w:t>is based</w:t>
      </w:r>
      <w:proofErr w:type="gramEnd"/>
      <w:r>
        <w:t xml:space="preserve"> on LEAN, a performance comparison was made between both approaches, concluding that the performance cost of the modification does not have noticeable impact on calculation speed.</w:t>
      </w:r>
      <w:r w:rsidR="00D65DA8">
        <w:t xml:space="preserve"> Since the base of this approach is LEAN mapping, it </w:t>
      </w:r>
      <w:proofErr w:type="gramStart"/>
      <w:r w:rsidR="00D65DA8">
        <w:t xml:space="preserve">can </w:t>
      </w:r>
      <w:r w:rsidR="00B43668">
        <w:t xml:space="preserve">also </w:t>
      </w:r>
      <w:r w:rsidR="00D65DA8">
        <w:t>be used</w:t>
      </w:r>
      <w:proofErr w:type="gramEnd"/>
      <w:r w:rsidR="00D65DA8">
        <w:t xml:space="preserve"> in real time applications.</w:t>
      </w:r>
    </w:p>
    <w:p w:rsidR="004C75BC" w:rsidRDefault="004C75BC" w:rsidP="00F7156D"/>
    <w:p w:rsidR="004C75BC" w:rsidRDefault="004C75BC" w:rsidP="00F7156D"/>
    <w:p w:rsidR="00EF2A2B" w:rsidRDefault="00EF2A2B" w:rsidP="00F7156D"/>
    <w:p w:rsidR="00EF2A2B" w:rsidRPr="00596163" w:rsidRDefault="00EF2A2B" w:rsidP="00EF2A2B">
      <w:pPr>
        <w:pStyle w:val="Heading1"/>
        <w:numPr>
          <w:ilvl w:val="0"/>
          <w:numId w:val="0"/>
        </w:numPr>
        <w:ind w:left="432"/>
        <w:rPr>
          <w:rFonts w:eastAsia="Times New Roman" w:cs="Times New Roman"/>
        </w:rPr>
      </w:pPr>
      <w:r>
        <w:rPr>
          <w:rFonts w:eastAsia="Times New Roman" w:cs="Times New Roman"/>
        </w:rPr>
        <w:t>Acknowledgements</w:t>
      </w:r>
    </w:p>
    <w:p w:rsidR="00EF2A2B" w:rsidRDefault="00EF2A2B" w:rsidP="00F7156D"/>
    <w:p w:rsidR="00C86EDD" w:rsidRDefault="00C86EDD" w:rsidP="00F7156D">
      <w:r>
        <w:t xml:space="preserve">The authors would like to thank (omitted) and (omitted) for the financial support of this work. Also for (rest is omitted because I </w:t>
      </w:r>
      <w:r w:rsidR="00CA7C47">
        <w:t>did not</w:t>
      </w:r>
      <w:r>
        <w:t xml:space="preserve"> write it yet).</w:t>
      </w:r>
    </w:p>
    <w:p w:rsidR="00751002" w:rsidRDefault="00751002" w:rsidP="00F7156D"/>
    <w:p w:rsidR="00F7156D" w:rsidRPr="00F7156D" w:rsidRDefault="00F7156D" w:rsidP="00F7156D">
      <w:pPr>
        <w:pStyle w:val="Heading1"/>
        <w:numPr>
          <w:ilvl w:val="0"/>
          <w:numId w:val="0"/>
        </w:numPr>
        <w:ind w:left="432"/>
      </w:pPr>
      <w:r>
        <w:t>References</w:t>
      </w:r>
    </w:p>
    <w:p w:rsidR="00F7156D" w:rsidRDefault="00F7156D" w:rsidP="00BC4C93"/>
    <w:p w:rsidR="00BC4C93" w:rsidRPr="00E37D5D" w:rsidRDefault="00177BE8" w:rsidP="00BC4C93">
      <w:pPr>
        <w:pStyle w:val="Bibliography"/>
        <w:rPr>
          <w:sz w:val="18"/>
          <w:szCs w:val="18"/>
        </w:rPr>
      </w:pPr>
      <w:r w:rsidRPr="00E37D5D">
        <w:rPr>
          <w:sz w:val="18"/>
          <w:szCs w:val="18"/>
        </w:rPr>
        <w:fldChar w:fldCharType="begin"/>
      </w:r>
      <w:r w:rsidR="00BC4C93" w:rsidRPr="00E37D5D">
        <w:rPr>
          <w:sz w:val="18"/>
          <w:szCs w:val="18"/>
        </w:rPr>
        <w:instrText xml:space="preserve"> ADDIN ZOTERO_BIBL {"custom":[]} CSL_BIBLIOGRAPHY </w:instrText>
      </w:r>
      <w:r w:rsidRPr="00E37D5D">
        <w:rPr>
          <w:sz w:val="18"/>
          <w:szCs w:val="18"/>
        </w:rPr>
        <w:fldChar w:fldCharType="separate"/>
      </w:r>
      <w:r w:rsidR="00BC4C93" w:rsidRPr="00E37D5D">
        <w:rPr>
          <w:sz w:val="18"/>
          <w:szCs w:val="18"/>
        </w:rPr>
        <w:t xml:space="preserve">ASHIKHMIN, M.; PREMOZE, S.; SHIRLEY, P. A Microfacet-based BRDF Generator. </w:t>
      </w:r>
      <w:r w:rsidR="00BC4C93" w:rsidRPr="00E37D5D">
        <w:rPr>
          <w:b/>
          <w:bCs/>
          <w:sz w:val="18"/>
          <w:szCs w:val="18"/>
        </w:rPr>
        <w:t>In: Proceedings SIGGRAPH  ’00</w:t>
      </w:r>
      <w:r w:rsidR="00BC4C93" w:rsidRPr="00E37D5D">
        <w:rPr>
          <w:sz w:val="18"/>
          <w:szCs w:val="18"/>
        </w:rPr>
        <w:t xml:space="preserve">, p. 65-74, 2000. </w:t>
      </w:r>
    </w:p>
    <w:p w:rsidR="00BC4C93" w:rsidRPr="00E37D5D" w:rsidRDefault="00BC4C93" w:rsidP="00BC4C93">
      <w:pPr>
        <w:rPr>
          <w:sz w:val="18"/>
          <w:szCs w:val="18"/>
        </w:rPr>
      </w:pPr>
    </w:p>
    <w:p w:rsidR="00BC4C93" w:rsidRPr="00E37D5D" w:rsidRDefault="00BC4C93" w:rsidP="00BC4C93">
      <w:pPr>
        <w:pStyle w:val="Bibliography"/>
        <w:rPr>
          <w:sz w:val="18"/>
          <w:szCs w:val="18"/>
        </w:rPr>
      </w:pPr>
      <w:r w:rsidRPr="00E37D5D">
        <w:rPr>
          <w:sz w:val="18"/>
          <w:szCs w:val="18"/>
        </w:rPr>
        <w:t xml:space="preserve">BECKER, B. G.; MAX, N. L. </w:t>
      </w:r>
      <w:r w:rsidRPr="00E37D5D">
        <w:rPr>
          <w:b/>
          <w:bCs/>
          <w:sz w:val="18"/>
          <w:szCs w:val="18"/>
        </w:rPr>
        <w:t>Smooth transitions between bump rendering algorithms</w:t>
      </w:r>
      <w:r w:rsidRPr="00E37D5D">
        <w:rPr>
          <w:sz w:val="18"/>
          <w:szCs w:val="18"/>
        </w:rPr>
        <w:t>. , SIGGRAPH  ’93. New York, NY, USA: ACM. , 1993</w:t>
      </w:r>
    </w:p>
    <w:p w:rsidR="00BC4C93" w:rsidRPr="00E37D5D" w:rsidRDefault="00BC4C93" w:rsidP="00BC4C93">
      <w:pPr>
        <w:rPr>
          <w:sz w:val="18"/>
          <w:szCs w:val="18"/>
        </w:rPr>
      </w:pPr>
    </w:p>
    <w:p w:rsidR="00BC4C93" w:rsidRPr="00E37D5D" w:rsidRDefault="00BC4C93" w:rsidP="00BC4C93">
      <w:pPr>
        <w:pStyle w:val="Bibliography"/>
        <w:rPr>
          <w:sz w:val="18"/>
          <w:szCs w:val="18"/>
        </w:rPr>
      </w:pPr>
      <w:r w:rsidRPr="00E37D5D">
        <w:rPr>
          <w:sz w:val="18"/>
          <w:szCs w:val="18"/>
        </w:rPr>
        <w:t xml:space="preserve">BECKMANN, P.; SPIZZICHINO, A. </w:t>
      </w:r>
      <w:r w:rsidRPr="00E37D5D">
        <w:rPr>
          <w:b/>
          <w:bCs/>
          <w:sz w:val="18"/>
          <w:szCs w:val="18"/>
        </w:rPr>
        <w:t>The Scattering of Electromagnetic Waves from Rough Surfaces</w:t>
      </w:r>
      <w:r w:rsidRPr="00E37D5D">
        <w:rPr>
          <w:sz w:val="18"/>
          <w:szCs w:val="18"/>
        </w:rPr>
        <w:t xml:space="preserve">. [S.l.]: Pergamon Press, 1963. </w:t>
      </w:r>
    </w:p>
    <w:p w:rsidR="00BC4C93" w:rsidRPr="00E37D5D" w:rsidRDefault="00BC4C93" w:rsidP="00BC4C93">
      <w:pPr>
        <w:rPr>
          <w:sz w:val="18"/>
          <w:szCs w:val="18"/>
        </w:rPr>
      </w:pPr>
    </w:p>
    <w:p w:rsidR="00BC4C93" w:rsidRPr="00E37D5D" w:rsidRDefault="00BC4C93" w:rsidP="00BC4C93">
      <w:pPr>
        <w:pStyle w:val="Bibliography"/>
        <w:rPr>
          <w:sz w:val="18"/>
          <w:szCs w:val="18"/>
        </w:rPr>
      </w:pPr>
      <w:r w:rsidRPr="00E37D5D">
        <w:rPr>
          <w:sz w:val="18"/>
          <w:szCs w:val="18"/>
        </w:rPr>
        <w:t xml:space="preserve">BLINN, J. F. Models of light reflection for computer synthesized pictures. </w:t>
      </w:r>
      <w:r w:rsidRPr="00E37D5D">
        <w:rPr>
          <w:b/>
          <w:bCs/>
          <w:sz w:val="18"/>
          <w:szCs w:val="18"/>
        </w:rPr>
        <w:t>SIGGRAPH Comput. Graph.</w:t>
      </w:r>
      <w:r w:rsidRPr="00E37D5D">
        <w:rPr>
          <w:sz w:val="18"/>
          <w:szCs w:val="18"/>
        </w:rPr>
        <w:t xml:space="preserve">, v. 11, n. 2, p. 192–198, jul 1977. </w:t>
      </w:r>
    </w:p>
    <w:p w:rsidR="00BC4C93" w:rsidRPr="00E37D5D" w:rsidRDefault="00BC4C93" w:rsidP="00BC4C93">
      <w:pPr>
        <w:rPr>
          <w:sz w:val="18"/>
          <w:szCs w:val="18"/>
        </w:rPr>
      </w:pPr>
    </w:p>
    <w:p w:rsidR="00BC4C93" w:rsidRPr="00E37D5D" w:rsidRDefault="00BC4C93" w:rsidP="00BC4C93">
      <w:pPr>
        <w:pStyle w:val="Bibliography"/>
        <w:rPr>
          <w:sz w:val="18"/>
          <w:szCs w:val="18"/>
        </w:rPr>
      </w:pPr>
      <w:r w:rsidRPr="00E37D5D">
        <w:rPr>
          <w:sz w:val="18"/>
          <w:szCs w:val="18"/>
        </w:rPr>
        <w:t xml:space="preserve">BLINN, J. F. Simulation of wrinkled surfaces. </w:t>
      </w:r>
      <w:r w:rsidRPr="00E37D5D">
        <w:rPr>
          <w:b/>
          <w:bCs/>
          <w:sz w:val="18"/>
          <w:szCs w:val="18"/>
        </w:rPr>
        <w:t>SIGGRAPH Comput. Graph.</w:t>
      </w:r>
      <w:r w:rsidRPr="00E37D5D">
        <w:rPr>
          <w:sz w:val="18"/>
          <w:szCs w:val="18"/>
        </w:rPr>
        <w:t xml:space="preserve">, v. 12, n. 3, p. 286–292, ago 1978. </w:t>
      </w:r>
    </w:p>
    <w:p w:rsidR="00BC4C93" w:rsidRPr="00E37D5D" w:rsidRDefault="00BC4C93" w:rsidP="00BC4C93">
      <w:pPr>
        <w:rPr>
          <w:sz w:val="18"/>
          <w:szCs w:val="18"/>
        </w:rPr>
      </w:pPr>
    </w:p>
    <w:p w:rsidR="00BC4C93" w:rsidRPr="00E37D5D" w:rsidRDefault="00BC4C93" w:rsidP="00BC4C93">
      <w:pPr>
        <w:pStyle w:val="Bibliography"/>
        <w:rPr>
          <w:sz w:val="18"/>
          <w:szCs w:val="18"/>
        </w:rPr>
      </w:pPr>
      <w:r w:rsidRPr="00E37D5D">
        <w:rPr>
          <w:sz w:val="18"/>
          <w:szCs w:val="18"/>
        </w:rPr>
        <w:t xml:space="preserve">CABRAL, B.; MAX, N.; SPRINGMEYER, R. Bidirectional reflection functions from surface bump maps. </w:t>
      </w:r>
      <w:r w:rsidRPr="00E37D5D">
        <w:rPr>
          <w:b/>
          <w:bCs/>
          <w:sz w:val="18"/>
          <w:szCs w:val="18"/>
        </w:rPr>
        <w:t>SIGGRAPH Comput. Graph.</w:t>
      </w:r>
      <w:r w:rsidRPr="00E37D5D">
        <w:rPr>
          <w:sz w:val="18"/>
          <w:szCs w:val="18"/>
        </w:rPr>
        <w:t xml:space="preserve">, v. 21, n. 4, p. 273–281, ago 1987. </w:t>
      </w:r>
    </w:p>
    <w:p w:rsidR="00BC4C93" w:rsidRPr="00E37D5D" w:rsidRDefault="00BC4C93" w:rsidP="00BC4C93">
      <w:pPr>
        <w:rPr>
          <w:sz w:val="18"/>
          <w:szCs w:val="18"/>
        </w:rPr>
      </w:pPr>
    </w:p>
    <w:p w:rsidR="00BC4C93" w:rsidRPr="00E37D5D" w:rsidRDefault="00BC4C93" w:rsidP="00BC4C93">
      <w:pPr>
        <w:pStyle w:val="Bibliography"/>
        <w:rPr>
          <w:sz w:val="18"/>
          <w:szCs w:val="18"/>
        </w:rPr>
      </w:pPr>
      <w:r w:rsidRPr="00E37D5D">
        <w:rPr>
          <w:sz w:val="18"/>
          <w:szCs w:val="18"/>
        </w:rPr>
        <w:t xml:space="preserve">COHEN, J. </w:t>
      </w:r>
      <w:r w:rsidRPr="00E37D5D">
        <w:rPr>
          <w:b/>
          <w:bCs/>
          <w:sz w:val="18"/>
          <w:szCs w:val="18"/>
        </w:rPr>
        <w:t>Appearance-preserving simpli_cation of polygonal models</w:t>
      </w:r>
      <w:r w:rsidRPr="00E37D5D">
        <w:rPr>
          <w:sz w:val="18"/>
          <w:szCs w:val="18"/>
        </w:rPr>
        <w:t xml:space="preserve">. [S.l.]: The University of North Carolina at Chapel Hill, 1998. </w:t>
      </w:r>
    </w:p>
    <w:p w:rsidR="00BC4C93" w:rsidRPr="00E37D5D" w:rsidRDefault="00BC4C93" w:rsidP="00BC4C93">
      <w:pPr>
        <w:rPr>
          <w:sz w:val="18"/>
          <w:szCs w:val="18"/>
        </w:rPr>
      </w:pPr>
    </w:p>
    <w:p w:rsidR="00BC4C93" w:rsidRPr="00E37D5D" w:rsidRDefault="00BC4C93" w:rsidP="00BC4C93">
      <w:pPr>
        <w:pStyle w:val="Bibliography"/>
        <w:rPr>
          <w:sz w:val="18"/>
          <w:szCs w:val="18"/>
        </w:rPr>
      </w:pPr>
      <w:r w:rsidRPr="00E37D5D">
        <w:rPr>
          <w:sz w:val="18"/>
          <w:szCs w:val="18"/>
        </w:rPr>
        <w:t xml:space="preserve">COHEN, J.; OLANO, M.; MANOCHA, D. </w:t>
      </w:r>
      <w:r w:rsidRPr="00E37D5D">
        <w:rPr>
          <w:b/>
          <w:bCs/>
          <w:sz w:val="18"/>
          <w:szCs w:val="18"/>
        </w:rPr>
        <w:t>Appearance-preserving simplification</w:t>
      </w:r>
      <w:r w:rsidRPr="00E37D5D">
        <w:rPr>
          <w:sz w:val="18"/>
          <w:szCs w:val="18"/>
        </w:rPr>
        <w:t>. , SIGGRAPH  ’98. New York, NY, USA: ACM. , 1998</w:t>
      </w:r>
    </w:p>
    <w:p w:rsidR="00BC4C93" w:rsidRPr="00E37D5D" w:rsidRDefault="00BC4C93" w:rsidP="00BC4C93">
      <w:pPr>
        <w:rPr>
          <w:sz w:val="18"/>
          <w:szCs w:val="18"/>
        </w:rPr>
      </w:pPr>
    </w:p>
    <w:p w:rsidR="00BC4C93" w:rsidRPr="00E37D5D" w:rsidRDefault="00BC4C93" w:rsidP="00BC4C93">
      <w:pPr>
        <w:pStyle w:val="Bibliography"/>
        <w:rPr>
          <w:sz w:val="18"/>
          <w:szCs w:val="18"/>
        </w:rPr>
      </w:pPr>
      <w:r w:rsidRPr="00E37D5D">
        <w:rPr>
          <w:sz w:val="18"/>
          <w:szCs w:val="18"/>
        </w:rPr>
        <w:t xml:space="preserve">COOK, R. L.; TORRANCE, K. E. A Reflectance Model for Computer Graphics. </w:t>
      </w:r>
      <w:r w:rsidRPr="00E37D5D">
        <w:rPr>
          <w:b/>
          <w:bCs/>
          <w:sz w:val="18"/>
          <w:szCs w:val="18"/>
        </w:rPr>
        <w:t>ACM Trans. Graph.</w:t>
      </w:r>
      <w:r w:rsidRPr="00E37D5D">
        <w:rPr>
          <w:sz w:val="18"/>
          <w:szCs w:val="18"/>
        </w:rPr>
        <w:t xml:space="preserve">, v. 1, n. 1, p. 7–24, jan 1982. </w:t>
      </w:r>
    </w:p>
    <w:p w:rsidR="00BC4C93" w:rsidRPr="00E37D5D" w:rsidRDefault="00BC4C93" w:rsidP="00BC4C93">
      <w:pPr>
        <w:rPr>
          <w:sz w:val="18"/>
          <w:szCs w:val="18"/>
        </w:rPr>
      </w:pPr>
    </w:p>
    <w:p w:rsidR="00BC4C93" w:rsidRPr="00E37D5D" w:rsidRDefault="00BC4C93" w:rsidP="00BC4C93">
      <w:pPr>
        <w:pStyle w:val="Bibliography"/>
        <w:rPr>
          <w:sz w:val="18"/>
          <w:szCs w:val="18"/>
        </w:rPr>
      </w:pPr>
      <w:r w:rsidRPr="00E37D5D">
        <w:rPr>
          <w:sz w:val="18"/>
          <w:szCs w:val="18"/>
        </w:rPr>
        <w:t xml:space="preserve">HEIDRICH, W.; SEIDEL, H.-P. </w:t>
      </w:r>
      <w:r w:rsidRPr="00E37D5D">
        <w:rPr>
          <w:b/>
          <w:bCs/>
          <w:sz w:val="18"/>
          <w:szCs w:val="18"/>
        </w:rPr>
        <w:t>Realistic, hardware-accelerated shading and lighting</w:t>
      </w:r>
      <w:r w:rsidRPr="00E37D5D">
        <w:rPr>
          <w:sz w:val="18"/>
          <w:szCs w:val="18"/>
        </w:rPr>
        <w:t>. , SIGGRAPH  ’99. New York, NY, USA: ACM Press/Addison-Wesley Publishing Co. , 1999</w:t>
      </w:r>
    </w:p>
    <w:p w:rsidR="00BC4C93" w:rsidRPr="00E37D5D" w:rsidRDefault="00BC4C93" w:rsidP="00BC4C93">
      <w:pPr>
        <w:rPr>
          <w:sz w:val="18"/>
          <w:szCs w:val="18"/>
        </w:rPr>
      </w:pPr>
    </w:p>
    <w:p w:rsidR="00BC4C93" w:rsidRPr="00E37D5D" w:rsidRDefault="00BC4C93" w:rsidP="00BC4C93">
      <w:pPr>
        <w:pStyle w:val="Bibliography"/>
        <w:rPr>
          <w:sz w:val="18"/>
          <w:szCs w:val="18"/>
        </w:rPr>
      </w:pPr>
      <w:r w:rsidRPr="00E37D5D">
        <w:rPr>
          <w:sz w:val="18"/>
          <w:szCs w:val="18"/>
        </w:rPr>
        <w:t xml:space="preserve">KAJIYA, J. T. </w:t>
      </w:r>
      <w:r w:rsidRPr="00E37D5D">
        <w:rPr>
          <w:b/>
          <w:bCs/>
          <w:sz w:val="18"/>
          <w:szCs w:val="18"/>
        </w:rPr>
        <w:t>Anisotropic reflection models</w:t>
      </w:r>
      <w:r w:rsidRPr="00E37D5D">
        <w:rPr>
          <w:sz w:val="18"/>
          <w:szCs w:val="18"/>
        </w:rPr>
        <w:t>. , SIGGRAPH  ’85. New York, NY, USA: ACM. , 1985</w:t>
      </w:r>
    </w:p>
    <w:p w:rsidR="00BC4C93" w:rsidRPr="00E37D5D" w:rsidRDefault="00BC4C93" w:rsidP="00BC4C93">
      <w:pPr>
        <w:rPr>
          <w:sz w:val="18"/>
          <w:szCs w:val="18"/>
        </w:rPr>
      </w:pPr>
    </w:p>
    <w:p w:rsidR="00BC4C93" w:rsidRPr="00E37D5D" w:rsidRDefault="00BC4C93" w:rsidP="00BC4C93">
      <w:pPr>
        <w:pStyle w:val="Bibliography"/>
        <w:rPr>
          <w:sz w:val="18"/>
          <w:szCs w:val="18"/>
        </w:rPr>
      </w:pPr>
      <w:r w:rsidRPr="00E37D5D">
        <w:rPr>
          <w:sz w:val="18"/>
          <w:szCs w:val="18"/>
        </w:rPr>
        <w:t xml:space="preserve">KAUTZ, J.; MCCOOL, M. D. </w:t>
      </w:r>
      <w:r w:rsidRPr="00E37D5D">
        <w:rPr>
          <w:b/>
          <w:bCs/>
          <w:sz w:val="18"/>
          <w:szCs w:val="18"/>
        </w:rPr>
        <w:t>Interactive rendering with arbitrary BRDFs using separable approximations</w:t>
      </w:r>
      <w:r w:rsidRPr="00E37D5D">
        <w:rPr>
          <w:sz w:val="18"/>
          <w:szCs w:val="18"/>
        </w:rPr>
        <w:t>. , SIGGRAPH  ’99. New York, NY, USA: ACM. , 1999</w:t>
      </w:r>
    </w:p>
    <w:p w:rsidR="00BC4C93" w:rsidRPr="00E37D5D" w:rsidRDefault="00BC4C93" w:rsidP="00BC4C93">
      <w:pPr>
        <w:rPr>
          <w:sz w:val="18"/>
          <w:szCs w:val="18"/>
        </w:rPr>
      </w:pPr>
    </w:p>
    <w:p w:rsidR="00BC4C93" w:rsidRPr="00E37D5D" w:rsidRDefault="00BC4C93" w:rsidP="00BC4C93">
      <w:pPr>
        <w:pStyle w:val="Bibliography"/>
        <w:rPr>
          <w:sz w:val="18"/>
          <w:szCs w:val="18"/>
        </w:rPr>
      </w:pPr>
      <w:r w:rsidRPr="00E37D5D">
        <w:rPr>
          <w:sz w:val="18"/>
          <w:szCs w:val="18"/>
        </w:rPr>
        <w:t xml:space="preserve">KAUTZ, J.; SEIDEL, H.-P. </w:t>
      </w:r>
      <w:r w:rsidRPr="00E37D5D">
        <w:rPr>
          <w:b/>
          <w:bCs/>
          <w:sz w:val="18"/>
          <w:szCs w:val="18"/>
        </w:rPr>
        <w:t>Towards interactive bump mapping with anisotropic shift-variant BRDFs</w:t>
      </w:r>
      <w:r w:rsidRPr="00E37D5D">
        <w:rPr>
          <w:sz w:val="18"/>
          <w:szCs w:val="18"/>
        </w:rPr>
        <w:t>. , HWWS  ’00. New York, NY, USA: ACM. , 2000</w:t>
      </w:r>
    </w:p>
    <w:p w:rsidR="00BC4C93" w:rsidRPr="00E37D5D" w:rsidRDefault="00BC4C93" w:rsidP="00BC4C93">
      <w:pPr>
        <w:rPr>
          <w:sz w:val="18"/>
          <w:szCs w:val="18"/>
        </w:rPr>
      </w:pPr>
    </w:p>
    <w:p w:rsidR="00BC4C93" w:rsidRPr="00E37D5D" w:rsidRDefault="00BC4C93" w:rsidP="00BC4C93">
      <w:pPr>
        <w:pStyle w:val="Bibliography"/>
        <w:rPr>
          <w:sz w:val="18"/>
          <w:szCs w:val="18"/>
        </w:rPr>
      </w:pPr>
      <w:r w:rsidRPr="00E37D5D">
        <w:rPr>
          <w:sz w:val="18"/>
          <w:szCs w:val="18"/>
        </w:rPr>
        <w:t xml:space="preserve">KILGARD, M. A practical and robust bump-mapping technique for today’s GPU’s. </w:t>
      </w:r>
      <w:r w:rsidRPr="00E37D5D">
        <w:rPr>
          <w:b/>
          <w:bCs/>
          <w:sz w:val="18"/>
          <w:szCs w:val="18"/>
        </w:rPr>
        <w:t>In: GDC 2000</w:t>
      </w:r>
      <w:r w:rsidRPr="00E37D5D">
        <w:rPr>
          <w:sz w:val="18"/>
          <w:szCs w:val="18"/>
        </w:rPr>
        <w:t xml:space="preserve">, 2000. </w:t>
      </w:r>
    </w:p>
    <w:p w:rsidR="00BC4C93" w:rsidRPr="00E37D5D" w:rsidRDefault="00BC4C93" w:rsidP="00BC4C93">
      <w:pPr>
        <w:rPr>
          <w:sz w:val="18"/>
          <w:szCs w:val="18"/>
        </w:rPr>
      </w:pPr>
    </w:p>
    <w:p w:rsidR="00BC4C93" w:rsidRPr="00E37D5D" w:rsidRDefault="00BC4C93" w:rsidP="00BC4C93">
      <w:pPr>
        <w:pStyle w:val="Bibliography"/>
        <w:rPr>
          <w:sz w:val="18"/>
          <w:szCs w:val="18"/>
        </w:rPr>
      </w:pPr>
      <w:r w:rsidRPr="00E37D5D">
        <w:rPr>
          <w:sz w:val="18"/>
          <w:szCs w:val="18"/>
        </w:rPr>
        <w:t xml:space="preserve">OLANO, M.; BAKER, D. </w:t>
      </w:r>
      <w:r w:rsidRPr="00E37D5D">
        <w:rPr>
          <w:b/>
          <w:bCs/>
          <w:sz w:val="18"/>
          <w:szCs w:val="18"/>
        </w:rPr>
        <w:t>LEAN mapping</w:t>
      </w:r>
      <w:r w:rsidRPr="00E37D5D">
        <w:rPr>
          <w:sz w:val="18"/>
          <w:szCs w:val="18"/>
        </w:rPr>
        <w:t>. , I3D  ’10. New York, NY, USA: ACM. , 2010</w:t>
      </w:r>
    </w:p>
    <w:p w:rsidR="00BC4C93" w:rsidRPr="00E37D5D" w:rsidRDefault="00BC4C93" w:rsidP="00BC4C93">
      <w:pPr>
        <w:rPr>
          <w:sz w:val="18"/>
          <w:szCs w:val="18"/>
        </w:rPr>
      </w:pPr>
    </w:p>
    <w:p w:rsidR="00BC4C93" w:rsidRPr="00E37D5D" w:rsidRDefault="00BC4C93" w:rsidP="00BC4C93">
      <w:pPr>
        <w:pStyle w:val="Bibliography"/>
        <w:rPr>
          <w:sz w:val="18"/>
          <w:szCs w:val="18"/>
        </w:rPr>
      </w:pPr>
      <w:r w:rsidRPr="00E37D5D">
        <w:rPr>
          <w:sz w:val="18"/>
          <w:szCs w:val="18"/>
        </w:rPr>
        <w:lastRenderedPageBreak/>
        <w:t xml:space="preserve">PEERCY, M.; AIREY, J.; CABRAL, B. </w:t>
      </w:r>
      <w:r w:rsidRPr="00E37D5D">
        <w:rPr>
          <w:b/>
          <w:bCs/>
          <w:sz w:val="18"/>
          <w:szCs w:val="18"/>
        </w:rPr>
        <w:t>Efficient bump mapping hardware</w:t>
      </w:r>
      <w:r w:rsidRPr="00E37D5D">
        <w:rPr>
          <w:sz w:val="18"/>
          <w:szCs w:val="18"/>
        </w:rPr>
        <w:t>. , SIGGRAPH  ’97. New York, NY, USA: ACM Press/Addison-Wesley Publishing Co. , 1997</w:t>
      </w:r>
    </w:p>
    <w:p w:rsidR="00BC4C93" w:rsidRPr="00E37D5D" w:rsidRDefault="00BC4C93" w:rsidP="00BC4C93">
      <w:pPr>
        <w:rPr>
          <w:sz w:val="18"/>
          <w:szCs w:val="18"/>
        </w:rPr>
      </w:pPr>
    </w:p>
    <w:p w:rsidR="00BC4C93" w:rsidRPr="00E37D5D" w:rsidRDefault="00BC4C93" w:rsidP="00BC4C93">
      <w:pPr>
        <w:pStyle w:val="Bibliography"/>
        <w:rPr>
          <w:sz w:val="18"/>
          <w:szCs w:val="18"/>
        </w:rPr>
      </w:pPr>
      <w:r w:rsidRPr="00E37D5D">
        <w:rPr>
          <w:sz w:val="18"/>
          <w:szCs w:val="18"/>
        </w:rPr>
        <w:t xml:space="preserve">PHONG, B. T. Illumination for computer generated pictures. </w:t>
      </w:r>
      <w:r w:rsidRPr="00E37D5D">
        <w:rPr>
          <w:b/>
          <w:bCs/>
          <w:sz w:val="18"/>
          <w:szCs w:val="18"/>
        </w:rPr>
        <w:t>Commun. ACM</w:t>
      </w:r>
      <w:r w:rsidRPr="00E37D5D">
        <w:rPr>
          <w:sz w:val="18"/>
          <w:szCs w:val="18"/>
        </w:rPr>
        <w:t xml:space="preserve">, v. 18, n. 6, p. 311–317, jun 1975. </w:t>
      </w:r>
    </w:p>
    <w:p w:rsidR="00BC4C93" w:rsidRPr="00E37D5D" w:rsidRDefault="00BC4C93" w:rsidP="00BC4C93">
      <w:pPr>
        <w:rPr>
          <w:sz w:val="18"/>
          <w:szCs w:val="18"/>
        </w:rPr>
      </w:pPr>
    </w:p>
    <w:p w:rsidR="00BC4C93" w:rsidRPr="00E37D5D" w:rsidRDefault="00BC4C93" w:rsidP="00BC4C93">
      <w:pPr>
        <w:pStyle w:val="Bibliography"/>
        <w:rPr>
          <w:sz w:val="18"/>
          <w:szCs w:val="18"/>
        </w:rPr>
      </w:pPr>
      <w:r w:rsidRPr="00E37D5D">
        <w:rPr>
          <w:sz w:val="18"/>
          <w:szCs w:val="18"/>
        </w:rPr>
        <w:t xml:space="preserve">WARD, G. J. Measuring and modeling anisotropic reflection. </w:t>
      </w:r>
      <w:r w:rsidRPr="00E37D5D">
        <w:rPr>
          <w:b/>
          <w:bCs/>
          <w:sz w:val="18"/>
          <w:szCs w:val="18"/>
        </w:rPr>
        <w:t>SIGGRAPH Comput. Graph.</w:t>
      </w:r>
      <w:r w:rsidRPr="00E37D5D">
        <w:rPr>
          <w:sz w:val="18"/>
          <w:szCs w:val="18"/>
        </w:rPr>
        <w:t xml:space="preserve">, v. 26, n. 2, p. 265–272, jul 1992. </w:t>
      </w:r>
    </w:p>
    <w:p w:rsidR="00BC4C93" w:rsidRPr="00E37D5D" w:rsidRDefault="00BC4C93" w:rsidP="00BC4C93">
      <w:pPr>
        <w:rPr>
          <w:sz w:val="18"/>
          <w:szCs w:val="18"/>
        </w:rPr>
      </w:pPr>
    </w:p>
    <w:p w:rsidR="00BC4C93" w:rsidRPr="00E37D5D" w:rsidRDefault="00BC4C93" w:rsidP="00BC4C93">
      <w:pPr>
        <w:pStyle w:val="Bibliography"/>
        <w:rPr>
          <w:sz w:val="18"/>
          <w:szCs w:val="18"/>
        </w:rPr>
      </w:pPr>
      <w:r w:rsidRPr="00E37D5D">
        <w:rPr>
          <w:sz w:val="18"/>
          <w:szCs w:val="18"/>
        </w:rPr>
        <w:t xml:space="preserve">WESTIN, S. H.; ARVO, J. R.; TORRANCE, KENNETH E. </w:t>
      </w:r>
      <w:r w:rsidRPr="00E37D5D">
        <w:rPr>
          <w:b/>
          <w:bCs/>
          <w:sz w:val="18"/>
          <w:szCs w:val="18"/>
        </w:rPr>
        <w:t>Predicting reflectance functions from complex surfaces</w:t>
      </w:r>
      <w:r w:rsidRPr="00E37D5D">
        <w:rPr>
          <w:sz w:val="18"/>
          <w:szCs w:val="18"/>
        </w:rPr>
        <w:t>. , SIGGRAPH  ’92. New York, NY, USA: ACM. , 1992</w:t>
      </w:r>
    </w:p>
    <w:p w:rsidR="00BC4C93" w:rsidRPr="00E37D5D" w:rsidRDefault="00BC4C93" w:rsidP="00BC4C93">
      <w:pPr>
        <w:rPr>
          <w:sz w:val="18"/>
          <w:szCs w:val="18"/>
        </w:rPr>
      </w:pPr>
    </w:p>
    <w:p w:rsidR="00BC4C93" w:rsidRPr="00E37D5D" w:rsidRDefault="00BC4C93" w:rsidP="00BC4C93">
      <w:pPr>
        <w:pStyle w:val="Bibliography"/>
        <w:rPr>
          <w:sz w:val="18"/>
          <w:szCs w:val="18"/>
        </w:rPr>
      </w:pPr>
      <w:r w:rsidRPr="00E37D5D">
        <w:rPr>
          <w:sz w:val="18"/>
          <w:szCs w:val="18"/>
        </w:rPr>
        <w:t xml:space="preserve">WILLIAMS, L. Pyramidal parametrics. </w:t>
      </w:r>
      <w:r w:rsidRPr="00E37D5D">
        <w:rPr>
          <w:b/>
          <w:bCs/>
          <w:sz w:val="18"/>
          <w:szCs w:val="18"/>
        </w:rPr>
        <w:t>SIGGRAPH Comput. Graph.</w:t>
      </w:r>
      <w:r w:rsidRPr="00E37D5D">
        <w:rPr>
          <w:sz w:val="18"/>
          <w:szCs w:val="18"/>
        </w:rPr>
        <w:t xml:space="preserve">, v. 17, n. 3, p. 1–11, jul 1983. </w:t>
      </w:r>
    </w:p>
    <w:p w:rsidR="006275E2" w:rsidRPr="00C5156F" w:rsidRDefault="00177BE8" w:rsidP="00BC4C93">
      <w:r w:rsidRPr="00E37D5D">
        <w:rPr>
          <w:sz w:val="18"/>
          <w:szCs w:val="18"/>
        </w:rPr>
        <w:fldChar w:fldCharType="end"/>
      </w:r>
    </w:p>
    <w:sectPr w:rsidR="006275E2" w:rsidRPr="00C5156F" w:rsidSect="0054499A">
      <w:type w:val="continuous"/>
      <w:pgSz w:w="11909" w:h="16834" w:code="9"/>
      <w:pgMar w:top="1138" w:right="1138" w:bottom="1411" w:left="1411" w:header="720" w:footer="720" w:gutter="0"/>
      <w:cols w:num="2" w:space="461"/>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NimbusRomNo9L-ReguItal">
    <w:panose1 w:val="00000000000000000000"/>
    <w:charset w:val="00"/>
    <w:family w:val="auto"/>
    <w:notTrueType/>
    <w:pitch w:val="default"/>
    <w:sig w:usb0="00000003" w:usb1="00000000" w:usb2="00000000" w:usb3="00000000" w:csb0="00000001" w:csb1="00000000"/>
  </w:font>
  <w:font w:name="CMMI10">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6443A4"/>
    <w:multiLevelType w:val="hybridMultilevel"/>
    <w:tmpl w:val="42D8E0C2"/>
    <w:lvl w:ilvl="0" w:tplc="81BA4FF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885EC5"/>
    <w:multiLevelType w:val="hybridMultilevel"/>
    <w:tmpl w:val="D9C4C344"/>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
    <w:nsid w:val="12655A0D"/>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83F6C77"/>
    <w:multiLevelType w:val="hybridMultilevel"/>
    <w:tmpl w:val="C088A9CA"/>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4">
    <w:nsid w:val="18EC3F4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16F51E3"/>
    <w:multiLevelType w:val="multilevel"/>
    <w:tmpl w:val="8C1A2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510569B2"/>
    <w:multiLevelType w:val="multilevel"/>
    <w:tmpl w:val="33E071A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51AF6E91"/>
    <w:multiLevelType w:val="multilevel"/>
    <w:tmpl w:val="0AC216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5536430F"/>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574F49C3"/>
    <w:multiLevelType w:val="hybridMultilevel"/>
    <w:tmpl w:val="08DC5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8590965"/>
    <w:multiLevelType w:val="multilevel"/>
    <w:tmpl w:val="21B461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6DB91C0B"/>
    <w:multiLevelType w:val="multilevel"/>
    <w:tmpl w:val="01D8290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75354A06"/>
    <w:multiLevelType w:val="multilevel"/>
    <w:tmpl w:val="F190EBC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nsid w:val="7BC8769E"/>
    <w:multiLevelType w:val="hybridMultilevel"/>
    <w:tmpl w:val="9760A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4"/>
  </w:num>
  <w:num w:numId="3">
    <w:abstractNumId w:val="2"/>
  </w:num>
  <w:num w:numId="4">
    <w:abstractNumId w:val="5"/>
  </w:num>
  <w:num w:numId="5">
    <w:abstractNumId w:val="8"/>
  </w:num>
  <w:num w:numId="6">
    <w:abstractNumId w:val="3"/>
  </w:num>
  <w:num w:numId="7">
    <w:abstractNumId w:val="1"/>
  </w:num>
  <w:num w:numId="8">
    <w:abstractNumId w:val="9"/>
  </w:num>
  <w:num w:numId="9">
    <w:abstractNumId w:val="13"/>
  </w:num>
  <w:num w:numId="10">
    <w:abstractNumId w:val="0"/>
  </w:num>
  <w:num w:numId="11">
    <w:abstractNumId w:val="7"/>
  </w:num>
  <w:num w:numId="12">
    <w:abstractNumId w:val="10"/>
  </w:num>
  <w:num w:numId="13">
    <w:abstractNumId w:val="11"/>
  </w:num>
  <w:num w:numId="14">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288"/>
  <w:characterSpacingControl w:val="doNotCompress"/>
  <w:compat/>
  <w:rsids>
    <w:rsidRoot w:val="0067195F"/>
    <w:rsid w:val="00003977"/>
    <w:rsid w:val="00011B71"/>
    <w:rsid w:val="00015E31"/>
    <w:rsid w:val="00020342"/>
    <w:rsid w:val="00021C07"/>
    <w:rsid w:val="000231C9"/>
    <w:rsid w:val="00034313"/>
    <w:rsid w:val="00036CCE"/>
    <w:rsid w:val="000375EC"/>
    <w:rsid w:val="00050005"/>
    <w:rsid w:val="00062E2F"/>
    <w:rsid w:val="00076956"/>
    <w:rsid w:val="00081877"/>
    <w:rsid w:val="00085B7C"/>
    <w:rsid w:val="000A2B8B"/>
    <w:rsid w:val="000A568E"/>
    <w:rsid w:val="000A60D0"/>
    <w:rsid w:val="000B17CC"/>
    <w:rsid w:val="000B216B"/>
    <w:rsid w:val="000B40F0"/>
    <w:rsid w:val="000B73F3"/>
    <w:rsid w:val="000C5D4F"/>
    <w:rsid w:val="000D16CB"/>
    <w:rsid w:val="000E2279"/>
    <w:rsid w:val="000F1C51"/>
    <w:rsid w:val="000F3A30"/>
    <w:rsid w:val="000F5C23"/>
    <w:rsid w:val="0010746D"/>
    <w:rsid w:val="00115969"/>
    <w:rsid w:val="00120F94"/>
    <w:rsid w:val="00121EDC"/>
    <w:rsid w:val="00123099"/>
    <w:rsid w:val="00144FAA"/>
    <w:rsid w:val="001548E0"/>
    <w:rsid w:val="00166FC1"/>
    <w:rsid w:val="00171F41"/>
    <w:rsid w:val="0017693E"/>
    <w:rsid w:val="00177BE8"/>
    <w:rsid w:val="00196E26"/>
    <w:rsid w:val="001A52EF"/>
    <w:rsid w:val="001A67C7"/>
    <w:rsid w:val="001B2841"/>
    <w:rsid w:val="001B6BF2"/>
    <w:rsid w:val="001B73AD"/>
    <w:rsid w:val="001C2E8F"/>
    <w:rsid w:val="001C3766"/>
    <w:rsid w:val="001D377F"/>
    <w:rsid w:val="001D5BA9"/>
    <w:rsid w:val="001E35E9"/>
    <w:rsid w:val="00204428"/>
    <w:rsid w:val="00214BA9"/>
    <w:rsid w:val="00222331"/>
    <w:rsid w:val="00224718"/>
    <w:rsid w:val="00234F42"/>
    <w:rsid w:val="002353AE"/>
    <w:rsid w:val="00254288"/>
    <w:rsid w:val="00266B11"/>
    <w:rsid w:val="002736BE"/>
    <w:rsid w:val="002A6891"/>
    <w:rsid w:val="002B414C"/>
    <w:rsid w:val="002B7787"/>
    <w:rsid w:val="002C2A9D"/>
    <w:rsid w:val="002C5436"/>
    <w:rsid w:val="002D62C8"/>
    <w:rsid w:val="002F163A"/>
    <w:rsid w:val="003006E3"/>
    <w:rsid w:val="00305452"/>
    <w:rsid w:val="00305865"/>
    <w:rsid w:val="00314DE1"/>
    <w:rsid w:val="003215D0"/>
    <w:rsid w:val="00322FF0"/>
    <w:rsid w:val="0032646D"/>
    <w:rsid w:val="00333EB7"/>
    <w:rsid w:val="00342C99"/>
    <w:rsid w:val="00343293"/>
    <w:rsid w:val="00347156"/>
    <w:rsid w:val="00350466"/>
    <w:rsid w:val="003529EB"/>
    <w:rsid w:val="00357487"/>
    <w:rsid w:val="00360838"/>
    <w:rsid w:val="003613A3"/>
    <w:rsid w:val="003670E8"/>
    <w:rsid w:val="00370DE4"/>
    <w:rsid w:val="003809E3"/>
    <w:rsid w:val="0038294E"/>
    <w:rsid w:val="00385252"/>
    <w:rsid w:val="003A1C1A"/>
    <w:rsid w:val="003A3DDD"/>
    <w:rsid w:val="003A72C6"/>
    <w:rsid w:val="003B244A"/>
    <w:rsid w:val="003B6A8B"/>
    <w:rsid w:val="003C3675"/>
    <w:rsid w:val="003C3874"/>
    <w:rsid w:val="003D2D31"/>
    <w:rsid w:val="003F32C7"/>
    <w:rsid w:val="003F5294"/>
    <w:rsid w:val="00402416"/>
    <w:rsid w:val="00407BDA"/>
    <w:rsid w:val="00415FF5"/>
    <w:rsid w:val="00420EE9"/>
    <w:rsid w:val="00431C78"/>
    <w:rsid w:val="0043308A"/>
    <w:rsid w:val="0043666B"/>
    <w:rsid w:val="00461E34"/>
    <w:rsid w:val="004814B4"/>
    <w:rsid w:val="0048582C"/>
    <w:rsid w:val="004951F1"/>
    <w:rsid w:val="004A06A2"/>
    <w:rsid w:val="004A6053"/>
    <w:rsid w:val="004C1A16"/>
    <w:rsid w:val="004C75BC"/>
    <w:rsid w:val="004D7A07"/>
    <w:rsid w:val="00533506"/>
    <w:rsid w:val="00536E55"/>
    <w:rsid w:val="005413B2"/>
    <w:rsid w:val="00541E34"/>
    <w:rsid w:val="005444DD"/>
    <w:rsid w:val="0054499A"/>
    <w:rsid w:val="00550DC9"/>
    <w:rsid w:val="005630FF"/>
    <w:rsid w:val="00573693"/>
    <w:rsid w:val="00577881"/>
    <w:rsid w:val="00583823"/>
    <w:rsid w:val="005A28A1"/>
    <w:rsid w:val="005B5F35"/>
    <w:rsid w:val="005C3307"/>
    <w:rsid w:val="005C3422"/>
    <w:rsid w:val="005D4C31"/>
    <w:rsid w:val="005D4E19"/>
    <w:rsid w:val="005D6493"/>
    <w:rsid w:val="005D6E54"/>
    <w:rsid w:val="005F296B"/>
    <w:rsid w:val="00611461"/>
    <w:rsid w:val="00624C0B"/>
    <w:rsid w:val="006275E2"/>
    <w:rsid w:val="00642D37"/>
    <w:rsid w:val="0064530A"/>
    <w:rsid w:val="006503B8"/>
    <w:rsid w:val="006520A3"/>
    <w:rsid w:val="00652FB6"/>
    <w:rsid w:val="00654381"/>
    <w:rsid w:val="006549A7"/>
    <w:rsid w:val="0067195F"/>
    <w:rsid w:val="00673CFE"/>
    <w:rsid w:val="006A62D1"/>
    <w:rsid w:val="006A77A0"/>
    <w:rsid w:val="006C2294"/>
    <w:rsid w:val="006C7C58"/>
    <w:rsid w:val="006D1206"/>
    <w:rsid w:val="006D550F"/>
    <w:rsid w:val="006D6C5E"/>
    <w:rsid w:val="006F17EC"/>
    <w:rsid w:val="007065DF"/>
    <w:rsid w:val="007112D8"/>
    <w:rsid w:val="00713436"/>
    <w:rsid w:val="007151FF"/>
    <w:rsid w:val="0071626D"/>
    <w:rsid w:val="00721616"/>
    <w:rsid w:val="00726277"/>
    <w:rsid w:val="007378EA"/>
    <w:rsid w:val="00751002"/>
    <w:rsid w:val="00751542"/>
    <w:rsid w:val="00754202"/>
    <w:rsid w:val="00757A09"/>
    <w:rsid w:val="00765492"/>
    <w:rsid w:val="00773285"/>
    <w:rsid w:val="007735BD"/>
    <w:rsid w:val="00774C1C"/>
    <w:rsid w:val="00775B08"/>
    <w:rsid w:val="007843CF"/>
    <w:rsid w:val="0079008A"/>
    <w:rsid w:val="00797D68"/>
    <w:rsid w:val="007A2B5B"/>
    <w:rsid w:val="007A7521"/>
    <w:rsid w:val="007B460E"/>
    <w:rsid w:val="007B6E45"/>
    <w:rsid w:val="007C293B"/>
    <w:rsid w:val="007D2751"/>
    <w:rsid w:val="007D4218"/>
    <w:rsid w:val="008000E3"/>
    <w:rsid w:val="00801326"/>
    <w:rsid w:val="00814453"/>
    <w:rsid w:val="0081721A"/>
    <w:rsid w:val="00836CB7"/>
    <w:rsid w:val="00840B95"/>
    <w:rsid w:val="00846E2D"/>
    <w:rsid w:val="00851927"/>
    <w:rsid w:val="00866FB4"/>
    <w:rsid w:val="00871F30"/>
    <w:rsid w:val="00876939"/>
    <w:rsid w:val="00885F3C"/>
    <w:rsid w:val="00886994"/>
    <w:rsid w:val="00887512"/>
    <w:rsid w:val="008A01E3"/>
    <w:rsid w:val="008B25D4"/>
    <w:rsid w:val="008C5F66"/>
    <w:rsid w:val="008E2DB1"/>
    <w:rsid w:val="008E4F93"/>
    <w:rsid w:val="008E60AB"/>
    <w:rsid w:val="008F2738"/>
    <w:rsid w:val="008F34D4"/>
    <w:rsid w:val="008F3DB9"/>
    <w:rsid w:val="009011B2"/>
    <w:rsid w:val="00902037"/>
    <w:rsid w:val="009034CE"/>
    <w:rsid w:val="00904881"/>
    <w:rsid w:val="00923E57"/>
    <w:rsid w:val="00930476"/>
    <w:rsid w:val="00932AF5"/>
    <w:rsid w:val="00937378"/>
    <w:rsid w:val="0094614F"/>
    <w:rsid w:val="00951242"/>
    <w:rsid w:val="009557B7"/>
    <w:rsid w:val="00955C89"/>
    <w:rsid w:val="009664D6"/>
    <w:rsid w:val="009731F6"/>
    <w:rsid w:val="0098054F"/>
    <w:rsid w:val="009A6869"/>
    <w:rsid w:val="009B6742"/>
    <w:rsid w:val="009B7EF2"/>
    <w:rsid w:val="009C717F"/>
    <w:rsid w:val="009C7C7C"/>
    <w:rsid w:val="009E130B"/>
    <w:rsid w:val="009E6C6C"/>
    <w:rsid w:val="009F0FAA"/>
    <w:rsid w:val="009F617F"/>
    <w:rsid w:val="009F67D5"/>
    <w:rsid w:val="009F708B"/>
    <w:rsid w:val="009F73AC"/>
    <w:rsid w:val="00A1661E"/>
    <w:rsid w:val="00A232F1"/>
    <w:rsid w:val="00A23462"/>
    <w:rsid w:val="00A24E34"/>
    <w:rsid w:val="00A277DA"/>
    <w:rsid w:val="00A33C8B"/>
    <w:rsid w:val="00A45794"/>
    <w:rsid w:val="00A56C7E"/>
    <w:rsid w:val="00A74D32"/>
    <w:rsid w:val="00A77DA7"/>
    <w:rsid w:val="00A86E83"/>
    <w:rsid w:val="00A94AFE"/>
    <w:rsid w:val="00AA00BF"/>
    <w:rsid w:val="00AA3BFB"/>
    <w:rsid w:val="00AA4013"/>
    <w:rsid w:val="00AA77DA"/>
    <w:rsid w:val="00AB74CF"/>
    <w:rsid w:val="00AC01E0"/>
    <w:rsid w:val="00AC213A"/>
    <w:rsid w:val="00AC44C7"/>
    <w:rsid w:val="00AD5F43"/>
    <w:rsid w:val="00AF7FB3"/>
    <w:rsid w:val="00B030F9"/>
    <w:rsid w:val="00B12C64"/>
    <w:rsid w:val="00B14B1F"/>
    <w:rsid w:val="00B20CD6"/>
    <w:rsid w:val="00B2182F"/>
    <w:rsid w:val="00B24D83"/>
    <w:rsid w:val="00B41DC6"/>
    <w:rsid w:val="00B42522"/>
    <w:rsid w:val="00B43668"/>
    <w:rsid w:val="00B43E98"/>
    <w:rsid w:val="00B50DC0"/>
    <w:rsid w:val="00B53094"/>
    <w:rsid w:val="00B62081"/>
    <w:rsid w:val="00B648B2"/>
    <w:rsid w:val="00B71939"/>
    <w:rsid w:val="00B732C1"/>
    <w:rsid w:val="00B775BB"/>
    <w:rsid w:val="00B807AF"/>
    <w:rsid w:val="00B83400"/>
    <w:rsid w:val="00B86ADE"/>
    <w:rsid w:val="00B87F75"/>
    <w:rsid w:val="00B91A10"/>
    <w:rsid w:val="00BA0BAB"/>
    <w:rsid w:val="00BB07F2"/>
    <w:rsid w:val="00BB77B6"/>
    <w:rsid w:val="00BC3E87"/>
    <w:rsid w:val="00BC4C93"/>
    <w:rsid w:val="00BC7B3A"/>
    <w:rsid w:val="00BE3642"/>
    <w:rsid w:val="00BE517B"/>
    <w:rsid w:val="00C14728"/>
    <w:rsid w:val="00C43439"/>
    <w:rsid w:val="00C50E63"/>
    <w:rsid w:val="00C5156F"/>
    <w:rsid w:val="00C533A9"/>
    <w:rsid w:val="00C611E2"/>
    <w:rsid w:val="00C8605D"/>
    <w:rsid w:val="00C86EDD"/>
    <w:rsid w:val="00C8777F"/>
    <w:rsid w:val="00CA091A"/>
    <w:rsid w:val="00CA200D"/>
    <w:rsid w:val="00CA3A22"/>
    <w:rsid w:val="00CA62B2"/>
    <w:rsid w:val="00CA630C"/>
    <w:rsid w:val="00CA7817"/>
    <w:rsid w:val="00CA7C47"/>
    <w:rsid w:val="00CB6866"/>
    <w:rsid w:val="00CD2259"/>
    <w:rsid w:val="00CD663B"/>
    <w:rsid w:val="00CE1B19"/>
    <w:rsid w:val="00CE725B"/>
    <w:rsid w:val="00D00CD0"/>
    <w:rsid w:val="00D03BCE"/>
    <w:rsid w:val="00D12A24"/>
    <w:rsid w:val="00D1520A"/>
    <w:rsid w:val="00D214F2"/>
    <w:rsid w:val="00D3669E"/>
    <w:rsid w:val="00D3763D"/>
    <w:rsid w:val="00D46013"/>
    <w:rsid w:val="00D60555"/>
    <w:rsid w:val="00D65DA8"/>
    <w:rsid w:val="00D671C6"/>
    <w:rsid w:val="00D71701"/>
    <w:rsid w:val="00D719F5"/>
    <w:rsid w:val="00D74526"/>
    <w:rsid w:val="00D906D2"/>
    <w:rsid w:val="00DA37C5"/>
    <w:rsid w:val="00DB45B8"/>
    <w:rsid w:val="00DC3B53"/>
    <w:rsid w:val="00DE18CD"/>
    <w:rsid w:val="00DE2812"/>
    <w:rsid w:val="00DE616E"/>
    <w:rsid w:val="00DF0853"/>
    <w:rsid w:val="00E050EC"/>
    <w:rsid w:val="00E12C1F"/>
    <w:rsid w:val="00E238E2"/>
    <w:rsid w:val="00E269B2"/>
    <w:rsid w:val="00E37D5D"/>
    <w:rsid w:val="00E5151E"/>
    <w:rsid w:val="00E600A9"/>
    <w:rsid w:val="00E6281F"/>
    <w:rsid w:val="00E71FAE"/>
    <w:rsid w:val="00E7446E"/>
    <w:rsid w:val="00E7569B"/>
    <w:rsid w:val="00E943E2"/>
    <w:rsid w:val="00EA276C"/>
    <w:rsid w:val="00EB17E1"/>
    <w:rsid w:val="00ED0B5E"/>
    <w:rsid w:val="00ED370A"/>
    <w:rsid w:val="00EE32B1"/>
    <w:rsid w:val="00EE6181"/>
    <w:rsid w:val="00EF2A2B"/>
    <w:rsid w:val="00EF2C96"/>
    <w:rsid w:val="00EF6452"/>
    <w:rsid w:val="00F21EF2"/>
    <w:rsid w:val="00F23D22"/>
    <w:rsid w:val="00F42674"/>
    <w:rsid w:val="00F473D9"/>
    <w:rsid w:val="00F51C3F"/>
    <w:rsid w:val="00F52107"/>
    <w:rsid w:val="00F7156D"/>
    <w:rsid w:val="00F74330"/>
    <w:rsid w:val="00F94568"/>
    <w:rsid w:val="00FA7BEE"/>
    <w:rsid w:val="00FB17BC"/>
    <w:rsid w:val="00FB63E5"/>
    <w:rsid w:val="00FB6CCF"/>
    <w:rsid w:val="00FC5514"/>
    <w:rsid w:val="00FE3BFC"/>
    <w:rsid w:val="00FF049B"/>
    <w:rsid w:val="00FF0CCF"/>
    <w:rsid w:val="00FF3698"/>
    <w:rsid w:val="00FF3E9D"/>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7D5D"/>
    <w:pPr>
      <w:jc w:val="both"/>
    </w:pPr>
  </w:style>
  <w:style w:type="paragraph" w:styleId="Heading1">
    <w:name w:val="heading 1"/>
    <w:basedOn w:val="Normal"/>
    <w:next w:val="Normal"/>
    <w:link w:val="Heading1Char"/>
    <w:uiPriority w:val="9"/>
    <w:qFormat/>
    <w:rsid w:val="00AA3BFB"/>
    <w:pPr>
      <w:keepNext/>
      <w:keepLines/>
      <w:numPr>
        <w:numId w:val="1"/>
      </w:numPr>
      <w:outlineLvl w:val="0"/>
    </w:pPr>
    <w:rPr>
      <w:rFonts w:ascii="Arial" w:eastAsiaTheme="majorEastAsia" w:hAnsi="Arial" w:cstheme="majorBidi"/>
      <w:b/>
      <w:bCs/>
      <w:sz w:val="24"/>
      <w:szCs w:val="28"/>
    </w:rPr>
  </w:style>
  <w:style w:type="paragraph" w:styleId="Heading2">
    <w:name w:val="heading 2"/>
    <w:basedOn w:val="Normal"/>
    <w:next w:val="Normal"/>
    <w:link w:val="Heading2Char"/>
    <w:uiPriority w:val="9"/>
    <w:unhideWhenUsed/>
    <w:qFormat/>
    <w:rsid w:val="00AA3BFB"/>
    <w:pPr>
      <w:keepNext/>
      <w:keepLines/>
      <w:numPr>
        <w:ilvl w:val="1"/>
        <w:numId w:val="1"/>
      </w:numPr>
      <w:outlineLvl w:val="1"/>
    </w:pPr>
    <w:rPr>
      <w:rFonts w:ascii="Arial" w:eastAsiaTheme="majorEastAsia" w:hAnsi="Arial" w:cstheme="majorBidi"/>
      <w:b/>
      <w:bCs/>
      <w:szCs w:val="26"/>
    </w:rPr>
  </w:style>
  <w:style w:type="paragraph" w:styleId="Heading3">
    <w:name w:val="heading 3"/>
    <w:basedOn w:val="Normal"/>
    <w:next w:val="Normal"/>
    <w:link w:val="Heading3Char"/>
    <w:uiPriority w:val="9"/>
    <w:unhideWhenUsed/>
    <w:qFormat/>
    <w:rsid w:val="00AA3BFB"/>
    <w:pPr>
      <w:keepNext/>
      <w:keepLines/>
      <w:numPr>
        <w:ilvl w:val="2"/>
        <w:numId w:val="1"/>
      </w:numPr>
      <w:outlineLvl w:val="2"/>
    </w:pPr>
    <w:rPr>
      <w:rFonts w:ascii="Arial" w:eastAsiaTheme="majorEastAsia" w:hAnsi="Arial" w:cstheme="majorBidi"/>
      <w:b/>
      <w:bCs/>
    </w:rPr>
  </w:style>
  <w:style w:type="paragraph" w:styleId="Heading4">
    <w:name w:val="heading 4"/>
    <w:basedOn w:val="Normal"/>
    <w:next w:val="Normal"/>
    <w:link w:val="Heading4Char"/>
    <w:uiPriority w:val="9"/>
    <w:unhideWhenUsed/>
    <w:qFormat/>
    <w:rsid w:val="0067195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7195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7195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7195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7195F"/>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67195F"/>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pPr>
    <w:rPr>
      <w:rFonts w:eastAsia="Calibri"/>
      <w:sz w:val="24"/>
      <w:szCs w:val="24"/>
      <w:shd w:val="clear" w:color="auto" w:fill="FFFFFF"/>
      <w:lang w:val="pt-BR" w:eastAsia="ar-SA"/>
    </w:rPr>
  </w:style>
  <w:style w:type="character" w:customStyle="1" w:styleId="ABNT2Char">
    <w:name w:val="ABNT_2 Char"/>
    <w:basedOn w:val="DefaultParagraphFont"/>
    <w:link w:val="ABNT2"/>
    <w:rsid w:val="007D4218"/>
    <w:rPr>
      <w:rFonts w:ascii="Times New Roman" w:eastAsia="Calibri" w:hAnsi="Times New Roman" w:cs="Times New Roman"/>
      <w:sz w:val="24"/>
      <w:szCs w:val="24"/>
      <w:lang w:val="pt-BR" w:eastAsia="ar-SA"/>
    </w:rPr>
  </w:style>
  <w:style w:type="character" w:customStyle="1" w:styleId="Heading1Char">
    <w:name w:val="Heading 1 Char"/>
    <w:basedOn w:val="DefaultParagraphFont"/>
    <w:link w:val="Heading1"/>
    <w:uiPriority w:val="9"/>
    <w:rsid w:val="00AA3BFB"/>
    <w:rPr>
      <w:rFonts w:ascii="Arial" w:eastAsiaTheme="majorEastAsia" w:hAnsi="Arial" w:cstheme="majorBidi"/>
      <w:b/>
      <w:bCs/>
      <w:sz w:val="24"/>
      <w:szCs w:val="28"/>
    </w:rPr>
  </w:style>
  <w:style w:type="character" w:customStyle="1" w:styleId="Heading2Char">
    <w:name w:val="Heading 2 Char"/>
    <w:basedOn w:val="DefaultParagraphFont"/>
    <w:link w:val="Heading2"/>
    <w:uiPriority w:val="9"/>
    <w:rsid w:val="00AA3BFB"/>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AA3BFB"/>
    <w:rPr>
      <w:rFonts w:ascii="Arial" w:eastAsiaTheme="majorEastAsia" w:hAnsi="Arial" w:cstheme="majorBidi"/>
      <w:b/>
      <w:bCs/>
    </w:rPr>
  </w:style>
  <w:style w:type="character" w:customStyle="1" w:styleId="Heading4Char">
    <w:name w:val="Heading 4 Char"/>
    <w:basedOn w:val="DefaultParagraphFont"/>
    <w:link w:val="Heading4"/>
    <w:uiPriority w:val="9"/>
    <w:rsid w:val="0067195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7195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7195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7195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7195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67195F"/>
    <w:rPr>
      <w:rFonts w:asciiTheme="majorHAnsi" w:eastAsiaTheme="majorEastAsia" w:hAnsiTheme="majorHAnsi" w:cstheme="majorBidi"/>
      <w:i/>
      <w:iCs/>
      <w:color w:val="404040" w:themeColor="text1" w:themeTint="BF"/>
    </w:rPr>
  </w:style>
  <w:style w:type="paragraph" w:styleId="ListParagraph">
    <w:name w:val="List Paragraph"/>
    <w:basedOn w:val="Normal"/>
    <w:uiPriority w:val="34"/>
    <w:qFormat/>
    <w:rsid w:val="0067195F"/>
    <w:pPr>
      <w:ind w:left="720"/>
      <w:contextualSpacing/>
    </w:pPr>
  </w:style>
  <w:style w:type="character" w:customStyle="1" w:styleId="apple-converted-space">
    <w:name w:val="apple-converted-space"/>
    <w:basedOn w:val="DefaultParagraphFont"/>
    <w:rsid w:val="00C5156F"/>
  </w:style>
  <w:style w:type="character" w:styleId="Hyperlink">
    <w:name w:val="Hyperlink"/>
    <w:basedOn w:val="DefaultParagraphFont"/>
    <w:uiPriority w:val="99"/>
    <w:semiHidden/>
    <w:unhideWhenUsed/>
    <w:rsid w:val="00C5156F"/>
    <w:rPr>
      <w:color w:val="0000FF"/>
      <w:u w:val="single"/>
    </w:rPr>
  </w:style>
  <w:style w:type="paragraph" w:styleId="PlainText">
    <w:name w:val="Plain Text"/>
    <w:basedOn w:val="Normal"/>
    <w:link w:val="PlainTextChar"/>
    <w:uiPriority w:val="99"/>
    <w:unhideWhenUsed/>
    <w:rsid w:val="00333EB7"/>
    <w:rPr>
      <w:rFonts w:ascii="Consolas" w:hAnsi="Consolas" w:cs="Consolas"/>
      <w:sz w:val="21"/>
      <w:szCs w:val="21"/>
    </w:rPr>
  </w:style>
  <w:style w:type="character" w:customStyle="1" w:styleId="PlainTextChar">
    <w:name w:val="Plain Text Char"/>
    <w:basedOn w:val="DefaultParagraphFont"/>
    <w:link w:val="PlainText"/>
    <w:uiPriority w:val="99"/>
    <w:rsid w:val="00333EB7"/>
    <w:rPr>
      <w:rFonts w:ascii="Consolas" w:hAnsi="Consolas" w:cs="Consolas"/>
      <w:sz w:val="21"/>
      <w:szCs w:val="21"/>
    </w:rPr>
  </w:style>
  <w:style w:type="paragraph" w:styleId="BalloonText">
    <w:name w:val="Balloon Text"/>
    <w:basedOn w:val="Normal"/>
    <w:link w:val="BalloonTextChar"/>
    <w:uiPriority w:val="99"/>
    <w:semiHidden/>
    <w:unhideWhenUsed/>
    <w:rsid w:val="00937378"/>
    <w:rPr>
      <w:rFonts w:ascii="Tahoma" w:hAnsi="Tahoma" w:cs="Tahoma"/>
      <w:sz w:val="16"/>
      <w:szCs w:val="16"/>
    </w:rPr>
  </w:style>
  <w:style w:type="character" w:customStyle="1" w:styleId="BalloonTextChar">
    <w:name w:val="Balloon Text Char"/>
    <w:basedOn w:val="DefaultParagraphFont"/>
    <w:link w:val="BalloonText"/>
    <w:uiPriority w:val="99"/>
    <w:semiHidden/>
    <w:rsid w:val="00937378"/>
    <w:rPr>
      <w:rFonts w:ascii="Tahoma" w:hAnsi="Tahoma" w:cs="Tahoma"/>
      <w:sz w:val="16"/>
      <w:szCs w:val="16"/>
    </w:rPr>
  </w:style>
  <w:style w:type="paragraph" w:styleId="Caption">
    <w:name w:val="caption"/>
    <w:basedOn w:val="Normal"/>
    <w:next w:val="Normal"/>
    <w:uiPriority w:val="35"/>
    <w:unhideWhenUsed/>
    <w:qFormat/>
    <w:rsid w:val="00937378"/>
    <w:pPr>
      <w:spacing w:after="200"/>
    </w:pPr>
    <w:rPr>
      <w:b/>
      <w:bCs/>
      <w:color w:val="4F81BD" w:themeColor="accent1"/>
      <w:sz w:val="18"/>
      <w:szCs w:val="18"/>
    </w:rPr>
  </w:style>
  <w:style w:type="paragraph" w:styleId="Bibliography">
    <w:name w:val="Bibliography"/>
    <w:basedOn w:val="Normal"/>
    <w:next w:val="Normal"/>
    <w:uiPriority w:val="37"/>
    <w:unhideWhenUsed/>
    <w:rsid w:val="00F7156D"/>
  </w:style>
  <w:style w:type="paragraph" w:styleId="NormalWeb">
    <w:name w:val="Normal (Web)"/>
    <w:basedOn w:val="Normal"/>
    <w:uiPriority w:val="99"/>
    <w:semiHidden/>
    <w:unhideWhenUsed/>
    <w:rsid w:val="00624C0B"/>
    <w:pPr>
      <w:spacing w:before="100" w:beforeAutospacing="1" w:after="100" w:afterAutospacing="1"/>
    </w:pPr>
    <w:rPr>
      <w:rFonts w:eastAsia="Times New Roman"/>
      <w:sz w:val="24"/>
      <w:szCs w:val="24"/>
    </w:rPr>
  </w:style>
  <w:style w:type="character" w:styleId="PlaceholderText">
    <w:name w:val="Placeholder Text"/>
    <w:basedOn w:val="DefaultParagraphFont"/>
    <w:uiPriority w:val="99"/>
    <w:semiHidden/>
    <w:rsid w:val="00CE1B19"/>
    <w:rPr>
      <w:color w:val="808080"/>
    </w:rPr>
  </w:style>
</w:styles>
</file>

<file path=word/webSettings.xml><?xml version="1.0" encoding="utf-8"?>
<w:webSettings xmlns:r="http://schemas.openxmlformats.org/officeDocument/2006/relationships" xmlns:w="http://schemas.openxmlformats.org/wordprocessingml/2006/main">
  <w:divs>
    <w:div w:id="532883100">
      <w:bodyDiv w:val="1"/>
      <w:marLeft w:val="0"/>
      <w:marRight w:val="0"/>
      <w:marTop w:val="0"/>
      <w:marBottom w:val="0"/>
      <w:divBdr>
        <w:top w:val="none" w:sz="0" w:space="0" w:color="auto"/>
        <w:left w:val="none" w:sz="0" w:space="0" w:color="auto"/>
        <w:bottom w:val="none" w:sz="0" w:space="0" w:color="auto"/>
        <w:right w:val="none" w:sz="0" w:space="0" w:color="auto"/>
      </w:divBdr>
    </w:div>
    <w:div w:id="1745880115">
      <w:bodyDiv w:val="1"/>
      <w:marLeft w:val="0"/>
      <w:marRight w:val="0"/>
      <w:marTop w:val="0"/>
      <w:marBottom w:val="0"/>
      <w:divBdr>
        <w:top w:val="none" w:sz="0" w:space="0" w:color="auto"/>
        <w:left w:val="none" w:sz="0" w:space="0" w:color="auto"/>
        <w:bottom w:val="none" w:sz="0" w:space="0" w:color="auto"/>
        <w:right w:val="none" w:sz="0" w:space="0" w:color="auto"/>
      </w:divBdr>
    </w:div>
    <w:div w:id="1860704437">
      <w:bodyDiv w:val="1"/>
      <w:marLeft w:val="0"/>
      <w:marRight w:val="0"/>
      <w:marTop w:val="0"/>
      <w:marBottom w:val="0"/>
      <w:divBdr>
        <w:top w:val="none" w:sz="0" w:space="0" w:color="auto"/>
        <w:left w:val="none" w:sz="0" w:space="0" w:color="auto"/>
        <w:bottom w:val="none" w:sz="0" w:space="0" w:color="auto"/>
        <w:right w:val="none" w:sz="0" w:space="0" w:color="auto"/>
      </w:divBdr>
    </w:div>
    <w:div w:id="1875849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75E51DF-FBCF-446D-8C66-AC7E81A96E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6</TotalTime>
  <Pages>7</Pages>
  <Words>9106</Words>
  <Characters>51909</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9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224</cp:revision>
  <dcterms:created xsi:type="dcterms:W3CDTF">2012-06-16T19:15:00Z</dcterms:created>
  <dcterms:modified xsi:type="dcterms:W3CDTF">2012-06-24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7"&gt;&lt;session id="Tq4igMtp"/&gt;&lt;style id="http://www.zotero.org/styles/associacao-brasileira-de-normas-tecnicas" hasBibliography="1" bibliographyStyleHasBeenSet="1"/&gt;&lt;prefs&gt;&lt;pref name="fieldType" value="Field"/&gt;&lt;pref</vt:lpwstr>
  </property>
  <property fmtid="{D5CDD505-2E9C-101B-9397-08002B2CF9AE}" pid="3" name="ZOTERO_PREF_2">
    <vt:lpwstr> name="storeReferences" value="true"/&gt;&lt;pref name="noteType" value="0"/&gt;&lt;/prefs&gt;&lt;/data&gt;</vt:lpwstr>
  </property>
</Properties>
</file>